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footerReference w:type="default" r:id="rId10"/>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E53925">
      <w:pPr>
        <w:pStyle w:val="Heading1"/>
        <w:numPr>
          <w:ilvl w:val="0"/>
          <w:numId w:val="0"/>
        </w:numPr>
        <w:ind w:left="720"/>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E53925">
      <w:pPr>
        <w:pStyle w:val="Heading1"/>
        <w:numPr>
          <w:ilvl w:val="0"/>
          <w:numId w:val="0"/>
        </w:numPr>
        <w:ind w:left="720"/>
      </w:pPr>
      <w:bookmarkStart w:id="0" w:name="_Toc145413620"/>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751BB09B" w14:textId="522FFD86" w:rsidR="00332F43" w:rsidRPr="00806AA7" w:rsidRDefault="00551502" w:rsidP="00E53925">
      <w:pPr>
        <w:pStyle w:val="Heading1"/>
        <w:numPr>
          <w:ilvl w:val="0"/>
          <w:numId w:val="0"/>
        </w:numPr>
        <w:ind w:left="720"/>
      </w:pPr>
      <w:bookmarkStart w:id="1" w:name="_Toc145413621"/>
      <w:r w:rsidRPr="00806AA7">
        <w:lastRenderedPageBreak/>
        <w:t>ABSTRACT</w:t>
      </w:r>
      <w:bookmarkEnd w:id="1"/>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E53925">
      <w:pPr>
        <w:pStyle w:val="Heading1"/>
        <w:numPr>
          <w:ilvl w:val="0"/>
          <w:numId w:val="0"/>
        </w:numPr>
        <w:ind w:left="720"/>
      </w:pPr>
      <w:bookmarkStart w:id="2" w:name="_Toc145413622"/>
      <w:r w:rsidRPr="00806AA7">
        <w:lastRenderedPageBreak/>
        <w:t>TABLE OF CONTENTS</w:t>
      </w:r>
      <w:bookmarkEnd w:id="2"/>
    </w:p>
    <w:p w14:paraId="0503BCE0" w14:textId="77777777" w:rsidR="00C96FD5" w:rsidRPr="00806AA7" w:rsidRDefault="00C96FD5">
      <w:pPr>
        <w:rPr>
          <w:rFonts w:cs="Times New Roman"/>
        </w:rPr>
      </w:pPr>
    </w:p>
    <w:p w14:paraId="640334B6" w14:textId="0265AE5B" w:rsidR="00EB3FDE" w:rsidRPr="00806AA7"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413620" w:history="1">
        <w:r w:rsidR="00EB3FDE" w:rsidRPr="00806AA7">
          <w:rPr>
            <w:rStyle w:val="Hyperlink"/>
          </w:rPr>
          <w:t>DISCLAIMER</w:t>
        </w:r>
        <w:r w:rsidR="00EB3FDE" w:rsidRPr="00806AA7">
          <w:rPr>
            <w:webHidden/>
          </w:rPr>
          <w:tab/>
        </w:r>
        <w:r w:rsidR="00EB3FDE" w:rsidRPr="00806AA7">
          <w:rPr>
            <w:webHidden/>
          </w:rPr>
          <w:fldChar w:fldCharType="begin"/>
        </w:r>
        <w:r w:rsidR="00EB3FDE" w:rsidRPr="00806AA7">
          <w:rPr>
            <w:webHidden/>
          </w:rPr>
          <w:instrText xml:space="preserve"> PAGEREF _Toc145413620 \h </w:instrText>
        </w:r>
        <w:r w:rsidR="00EB3FDE" w:rsidRPr="00806AA7">
          <w:rPr>
            <w:webHidden/>
          </w:rPr>
        </w:r>
        <w:r w:rsidR="00EB3FDE" w:rsidRPr="00806AA7">
          <w:rPr>
            <w:webHidden/>
          </w:rPr>
          <w:fldChar w:fldCharType="separate"/>
        </w:r>
        <w:r w:rsidR="00D3129F" w:rsidRPr="00806AA7">
          <w:rPr>
            <w:webHidden/>
          </w:rPr>
          <w:t>i</w:t>
        </w:r>
        <w:r w:rsidR="00EB3FDE" w:rsidRPr="00806AA7">
          <w:rPr>
            <w:webHidden/>
          </w:rPr>
          <w:fldChar w:fldCharType="end"/>
        </w:r>
      </w:hyperlink>
    </w:p>
    <w:p w14:paraId="6A0A1C4E" w14:textId="3D446173"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21" w:history="1">
        <w:r w:rsidR="00EB3FDE" w:rsidRPr="00806AA7">
          <w:rPr>
            <w:rStyle w:val="Hyperlink"/>
          </w:rPr>
          <w:t>ABSTRACT</w:t>
        </w:r>
        <w:r w:rsidR="00EB3FDE" w:rsidRPr="00806AA7">
          <w:rPr>
            <w:webHidden/>
          </w:rPr>
          <w:tab/>
        </w:r>
        <w:r w:rsidR="00EB3FDE" w:rsidRPr="00806AA7">
          <w:rPr>
            <w:webHidden/>
          </w:rPr>
          <w:fldChar w:fldCharType="begin"/>
        </w:r>
        <w:r w:rsidR="00EB3FDE" w:rsidRPr="00806AA7">
          <w:rPr>
            <w:webHidden/>
          </w:rPr>
          <w:instrText xml:space="preserve"> PAGEREF _Toc145413621 \h </w:instrText>
        </w:r>
        <w:r w:rsidR="00EB3FDE" w:rsidRPr="00806AA7">
          <w:rPr>
            <w:webHidden/>
          </w:rPr>
        </w:r>
        <w:r w:rsidR="00EB3FDE" w:rsidRPr="00806AA7">
          <w:rPr>
            <w:webHidden/>
          </w:rPr>
          <w:fldChar w:fldCharType="separate"/>
        </w:r>
        <w:r w:rsidR="00D3129F" w:rsidRPr="00806AA7">
          <w:rPr>
            <w:webHidden/>
          </w:rPr>
          <w:t>ii</w:t>
        </w:r>
        <w:r w:rsidR="00EB3FDE" w:rsidRPr="00806AA7">
          <w:rPr>
            <w:webHidden/>
          </w:rPr>
          <w:fldChar w:fldCharType="end"/>
        </w:r>
      </w:hyperlink>
    </w:p>
    <w:p w14:paraId="20ECD5A6" w14:textId="6041174B"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22" w:history="1">
        <w:r w:rsidR="00EB3FDE" w:rsidRPr="00806AA7">
          <w:rPr>
            <w:rStyle w:val="Hyperlink"/>
          </w:rPr>
          <w:t>TABLE OF CONTENTS</w:t>
        </w:r>
        <w:r w:rsidR="00EB3FDE" w:rsidRPr="00806AA7">
          <w:rPr>
            <w:webHidden/>
          </w:rPr>
          <w:tab/>
        </w:r>
        <w:r w:rsidR="00EB3FDE" w:rsidRPr="00806AA7">
          <w:rPr>
            <w:webHidden/>
          </w:rPr>
          <w:fldChar w:fldCharType="begin"/>
        </w:r>
        <w:r w:rsidR="00EB3FDE" w:rsidRPr="00806AA7">
          <w:rPr>
            <w:webHidden/>
          </w:rPr>
          <w:instrText xml:space="preserve"> PAGEREF _Toc145413622 \h </w:instrText>
        </w:r>
        <w:r w:rsidR="00EB3FDE" w:rsidRPr="00806AA7">
          <w:rPr>
            <w:webHidden/>
          </w:rPr>
        </w:r>
        <w:r w:rsidR="00EB3FDE" w:rsidRPr="00806AA7">
          <w:rPr>
            <w:webHidden/>
          </w:rPr>
          <w:fldChar w:fldCharType="separate"/>
        </w:r>
        <w:r w:rsidR="00D3129F" w:rsidRPr="00806AA7">
          <w:rPr>
            <w:webHidden/>
          </w:rPr>
          <w:t>iii</w:t>
        </w:r>
        <w:r w:rsidR="00EB3FDE" w:rsidRPr="00806AA7">
          <w:rPr>
            <w:webHidden/>
          </w:rPr>
          <w:fldChar w:fldCharType="end"/>
        </w:r>
      </w:hyperlink>
    </w:p>
    <w:p w14:paraId="38CCF7B4" w14:textId="54F0D261"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23" w:history="1">
        <w:r w:rsidR="00EB3FDE" w:rsidRPr="00806AA7">
          <w:rPr>
            <w:rStyle w:val="Hyperlink"/>
          </w:rPr>
          <w:t>LIST OF FIGURES</w:t>
        </w:r>
        <w:r w:rsidR="00EB3FDE" w:rsidRPr="00806AA7">
          <w:rPr>
            <w:webHidden/>
          </w:rPr>
          <w:tab/>
        </w:r>
        <w:r w:rsidR="00EB3FDE" w:rsidRPr="00806AA7">
          <w:rPr>
            <w:webHidden/>
          </w:rPr>
          <w:fldChar w:fldCharType="begin"/>
        </w:r>
        <w:r w:rsidR="00EB3FDE" w:rsidRPr="00806AA7">
          <w:rPr>
            <w:webHidden/>
          </w:rPr>
          <w:instrText xml:space="preserve"> PAGEREF _Toc145413623 \h </w:instrText>
        </w:r>
        <w:r w:rsidR="00EB3FDE" w:rsidRPr="00806AA7">
          <w:rPr>
            <w:webHidden/>
          </w:rPr>
        </w:r>
        <w:r w:rsidR="00EB3FDE" w:rsidRPr="00806AA7">
          <w:rPr>
            <w:webHidden/>
          </w:rPr>
          <w:fldChar w:fldCharType="separate"/>
        </w:r>
        <w:r w:rsidR="00D3129F" w:rsidRPr="00806AA7">
          <w:rPr>
            <w:webHidden/>
          </w:rPr>
          <w:t>v</w:t>
        </w:r>
        <w:r w:rsidR="00EB3FDE" w:rsidRPr="00806AA7">
          <w:rPr>
            <w:webHidden/>
          </w:rPr>
          <w:fldChar w:fldCharType="end"/>
        </w:r>
      </w:hyperlink>
    </w:p>
    <w:p w14:paraId="2A478949" w14:textId="3306B992"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24" w:history="1">
        <w:r w:rsidR="00EB3FDE" w:rsidRPr="00806AA7">
          <w:rPr>
            <w:rStyle w:val="Hyperlink"/>
          </w:rPr>
          <w:t>LIST OF TABLES</w:t>
        </w:r>
        <w:r w:rsidR="00EB3FDE" w:rsidRPr="00806AA7">
          <w:rPr>
            <w:webHidden/>
          </w:rPr>
          <w:tab/>
        </w:r>
        <w:r w:rsidR="00EB3FDE" w:rsidRPr="00806AA7">
          <w:rPr>
            <w:webHidden/>
          </w:rPr>
          <w:fldChar w:fldCharType="begin"/>
        </w:r>
        <w:r w:rsidR="00EB3FDE" w:rsidRPr="00806AA7">
          <w:rPr>
            <w:webHidden/>
          </w:rPr>
          <w:instrText xml:space="preserve"> PAGEREF _Toc145413624 \h </w:instrText>
        </w:r>
        <w:r w:rsidR="00EB3FDE" w:rsidRPr="00806AA7">
          <w:rPr>
            <w:webHidden/>
          </w:rPr>
        </w:r>
        <w:r w:rsidR="00EB3FDE" w:rsidRPr="00806AA7">
          <w:rPr>
            <w:webHidden/>
          </w:rPr>
          <w:fldChar w:fldCharType="separate"/>
        </w:r>
        <w:r w:rsidR="00D3129F" w:rsidRPr="00806AA7">
          <w:rPr>
            <w:webHidden/>
          </w:rPr>
          <w:t>vii</w:t>
        </w:r>
        <w:r w:rsidR="00EB3FDE" w:rsidRPr="00806AA7">
          <w:rPr>
            <w:webHidden/>
          </w:rPr>
          <w:fldChar w:fldCharType="end"/>
        </w:r>
      </w:hyperlink>
    </w:p>
    <w:p w14:paraId="156A87A5" w14:textId="2B3068D4"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25" w:history="1">
        <w:r w:rsidR="00EB3FDE" w:rsidRPr="00806AA7">
          <w:rPr>
            <w:rStyle w:val="Hyperlink"/>
          </w:rPr>
          <w:t>ABBREVIATIONS</w:t>
        </w:r>
        <w:r w:rsidR="00EB3FDE" w:rsidRPr="00806AA7">
          <w:rPr>
            <w:webHidden/>
          </w:rPr>
          <w:tab/>
        </w:r>
        <w:r w:rsidR="00EB3FDE" w:rsidRPr="00806AA7">
          <w:rPr>
            <w:webHidden/>
          </w:rPr>
          <w:fldChar w:fldCharType="begin"/>
        </w:r>
        <w:r w:rsidR="00EB3FDE" w:rsidRPr="00806AA7">
          <w:rPr>
            <w:webHidden/>
          </w:rPr>
          <w:instrText xml:space="preserve"> PAGEREF _Toc145413625 \h </w:instrText>
        </w:r>
        <w:r w:rsidR="00EB3FDE" w:rsidRPr="00806AA7">
          <w:rPr>
            <w:webHidden/>
          </w:rPr>
        </w:r>
        <w:r w:rsidR="00EB3FDE" w:rsidRPr="00806AA7">
          <w:rPr>
            <w:webHidden/>
          </w:rPr>
          <w:fldChar w:fldCharType="separate"/>
        </w:r>
        <w:r w:rsidR="00D3129F" w:rsidRPr="00806AA7">
          <w:rPr>
            <w:webHidden/>
          </w:rPr>
          <w:t>viii</w:t>
        </w:r>
        <w:r w:rsidR="00EB3FDE" w:rsidRPr="00806AA7">
          <w:rPr>
            <w:webHidden/>
          </w:rPr>
          <w:fldChar w:fldCharType="end"/>
        </w:r>
      </w:hyperlink>
    </w:p>
    <w:p w14:paraId="32E27B6A" w14:textId="539B9F87" w:rsidR="00EB3FDE" w:rsidRPr="00806AA7" w:rsidRDefault="00C70648">
      <w:pPr>
        <w:pStyle w:val="TOC1"/>
        <w:tabs>
          <w:tab w:val="left" w:pos="440"/>
          <w:tab w:val="right" w:leader="dot" w:pos="9628"/>
        </w:tabs>
        <w:rPr>
          <w:rFonts w:asciiTheme="minorHAnsi" w:hAnsiTheme="minorHAnsi" w:cstheme="minorBidi"/>
          <w:kern w:val="2"/>
          <w:sz w:val="22"/>
          <w14:ligatures w14:val="standardContextual"/>
        </w:rPr>
      </w:pPr>
      <w:hyperlink w:anchor="_Toc145413626" w:history="1">
        <w:r w:rsidR="00EB3FDE" w:rsidRPr="00806AA7">
          <w:rPr>
            <w:rStyle w:val="Hyperlink"/>
          </w:rPr>
          <w:t>1.</w:t>
        </w:r>
        <w:r w:rsidR="00EB3FDE" w:rsidRPr="00806AA7">
          <w:rPr>
            <w:rFonts w:asciiTheme="minorHAnsi" w:hAnsiTheme="minorHAnsi" w:cstheme="minorBidi"/>
            <w:kern w:val="2"/>
            <w:sz w:val="22"/>
            <w14:ligatures w14:val="standardContextual"/>
          </w:rPr>
          <w:tab/>
        </w:r>
        <w:r w:rsidR="00EB3FDE" w:rsidRPr="00806AA7">
          <w:rPr>
            <w:rStyle w:val="Hyperlink"/>
          </w:rPr>
          <w:t>Introduction</w:t>
        </w:r>
        <w:r w:rsidR="00EB3FDE" w:rsidRPr="00806AA7">
          <w:rPr>
            <w:webHidden/>
          </w:rPr>
          <w:tab/>
        </w:r>
        <w:r w:rsidR="00EB3FDE" w:rsidRPr="00806AA7">
          <w:rPr>
            <w:webHidden/>
          </w:rPr>
          <w:fldChar w:fldCharType="begin"/>
        </w:r>
        <w:r w:rsidR="00EB3FDE" w:rsidRPr="00806AA7">
          <w:rPr>
            <w:webHidden/>
          </w:rPr>
          <w:instrText xml:space="preserve"> PAGEREF _Toc145413626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35A56D5F" w14:textId="0C4D2D4A"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27" w:history="1">
        <w:r w:rsidR="00EB3FDE" w:rsidRPr="00806AA7">
          <w:rPr>
            <w:rStyle w:val="Hyperlink"/>
          </w:rPr>
          <w:t>1.1.</w:t>
        </w:r>
        <w:r w:rsidR="00EB3FDE" w:rsidRPr="00806AA7">
          <w:rPr>
            <w:rFonts w:asciiTheme="minorHAnsi" w:hAnsiTheme="minorHAnsi" w:cstheme="minorBidi"/>
            <w:kern w:val="2"/>
            <w:sz w:val="22"/>
            <w14:ligatures w14:val="standardContextual"/>
          </w:rPr>
          <w:tab/>
        </w:r>
        <w:r w:rsidR="00EB3FDE" w:rsidRPr="00806AA7">
          <w:rPr>
            <w:rStyle w:val="Hyperlink"/>
          </w:rPr>
          <w:t>Background</w:t>
        </w:r>
        <w:r w:rsidR="00EB3FDE" w:rsidRPr="00806AA7">
          <w:rPr>
            <w:webHidden/>
          </w:rPr>
          <w:tab/>
        </w:r>
        <w:r w:rsidR="00EB3FDE" w:rsidRPr="00806AA7">
          <w:rPr>
            <w:webHidden/>
          </w:rPr>
          <w:fldChar w:fldCharType="begin"/>
        </w:r>
        <w:r w:rsidR="00EB3FDE" w:rsidRPr="00806AA7">
          <w:rPr>
            <w:webHidden/>
          </w:rPr>
          <w:instrText xml:space="preserve"> PAGEREF _Toc145413627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2661A384" w14:textId="3366713F"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28" w:history="1">
        <w:r w:rsidR="00EB3FDE" w:rsidRPr="00806AA7">
          <w:rPr>
            <w:rStyle w:val="Hyperlink"/>
          </w:rPr>
          <w:t>1.2.</w:t>
        </w:r>
        <w:r w:rsidR="00EB3FDE" w:rsidRPr="00806AA7">
          <w:rPr>
            <w:rFonts w:asciiTheme="minorHAnsi" w:hAnsiTheme="minorHAnsi" w:cstheme="minorBidi"/>
            <w:kern w:val="2"/>
            <w:sz w:val="22"/>
            <w14:ligatures w14:val="standardContextual"/>
          </w:rPr>
          <w:tab/>
        </w:r>
        <w:r w:rsidR="00EB3FDE" w:rsidRPr="00806AA7">
          <w:rPr>
            <w:rStyle w:val="Hyperlink"/>
          </w:rPr>
          <w:t>Objectives</w:t>
        </w:r>
        <w:r w:rsidR="00EB3FDE" w:rsidRPr="00806AA7">
          <w:rPr>
            <w:webHidden/>
          </w:rPr>
          <w:tab/>
        </w:r>
        <w:r w:rsidR="00EB3FDE" w:rsidRPr="00806AA7">
          <w:rPr>
            <w:webHidden/>
          </w:rPr>
          <w:fldChar w:fldCharType="begin"/>
        </w:r>
        <w:r w:rsidR="00EB3FDE" w:rsidRPr="00806AA7">
          <w:rPr>
            <w:webHidden/>
          </w:rPr>
          <w:instrText xml:space="preserve"> PAGEREF _Toc145413628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0ACAB5CE" w14:textId="0B645FE7"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29" w:history="1">
        <w:r w:rsidR="00EB3FDE" w:rsidRPr="00806AA7">
          <w:rPr>
            <w:rStyle w:val="Hyperlink"/>
          </w:rPr>
          <w:t>1.3.</w:t>
        </w:r>
        <w:r w:rsidR="00EB3FDE" w:rsidRPr="00806AA7">
          <w:rPr>
            <w:rFonts w:asciiTheme="minorHAnsi" w:hAnsiTheme="minorHAnsi" w:cstheme="minorBidi"/>
            <w:kern w:val="2"/>
            <w:sz w:val="22"/>
            <w14:ligatures w14:val="standardContextual"/>
          </w:rPr>
          <w:tab/>
        </w:r>
        <w:r w:rsidR="00EB3FDE" w:rsidRPr="00806AA7">
          <w:rPr>
            <w:rStyle w:val="Hyperlink"/>
          </w:rPr>
          <w:t>Thesis structure</w:t>
        </w:r>
        <w:r w:rsidR="00EB3FDE" w:rsidRPr="00806AA7">
          <w:rPr>
            <w:webHidden/>
          </w:rPr>
          <w:tab/>
        </w:r>
        <w:r w:rsidR="00EB3FDE" w:rsidRPr="00806AA7">
          <w:rPr>
            <w:webHidden/>
          </w:rPr>
          <w:fldChar w:fldCharType="begin"/>
        </w:r>
        <w:r w:rsidR="00EB3FDE" w:rsidRPr="00806AA7">
          <w:rPr>
            <w:webHidden/>
          </w:rPr>
          <w:instrText xml:space="preserve"> PAGEREF _Toc145413629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1DAD51D1" w14:textId="701B6327" w:rsidR="00EB3FDE" w:rsidRPr="00806AA7" w:rsidRDefault="00C70648">
      <w:pPr>
        <w:pStyle w:val="TOC1"/>
        <w:tabs>
          <w:tab w:val="left" w:pos="440"/>
          <w:tab w:val="right" w:leader="dot" w:pos="9628"/>
        </w:tabs>
        <w:rPr>
          <w:rFonts w:asciiTheme="minorHAnsi" w:hAnsiTheme="minorHAnsi" w:cstheme="minorBidi"/>
          <w:kern w:val="2"/>
          <w:sz w:val="22"/>
          <w14:ligatures w14:val="standardContextual"/>
        </w:rPr>
      </w:pPr>
      <w:hyperlink w:anchor="_Toc145413630" w:history="1">
        <w:r w:rsidR="00EB3FDE" w:rsidRPr="00806AA7">
          <w:rPr>
            <w:rStyle w:val="Hyperlink"/>
          </w:rPr>
          <w:t>2.</w:t>
        </w:r>
        <w:r w:rsidR="00EB3FDE" w:rsidRPr="00806AA7">
          <w:rPr>
            <w:rFonts w:asciiTheme="minorHAnsi" w:hAnsiTheme="minorHAnsi" w:cstheme="minorBidi"/>
            <w:kern w:val="2"/>
            <w:sz w:val="22"/>
            <w14:ligatures w14:val="standardContextual"/>
          </w:rPr>
          <w:tab/>
        </w:r>
        <w:r w:rsidR="00EB3FDE" w:rsidRPr="00806AA7">
          <w:rPr>
            <w:rStyle w:val="Hyperlink"/>
          </w:rPr>
          <w:t>Module overview</w:t>
        </w:r>
        <w:r w:rsidR="00EB3FDE" w:rsidRPr="00806AA7">
          <w:rPr>
            <w:webHidden/>
          </w:rPr>
          <w:tab/>
        </w:r>
        <w:r w:rsidR="00EB3FDE" w:rsidRPr="00806AA7">
          <w:rPr>
            <w:webHidden/>
          </w:rPr>
          <w:fldChar w:fldCharType="begin"/>
        </w:r>
        <w:r w:rsidR="00EB3FDE" w:rsidRPr="00806AA7">
          <w:rPr>
            <w:webHidden/>
          </w:rPr>
          <w:instrText xml:space="preserve"> PAGEREF _Toc145413630 \h </w:instrText>
        </w:r>
        <w:r w:rsidR="00EB3FDE" w:rsidRPr="00806AA7">
          <w:rPr>
            <w:webHidden/>
          </w:rPr>
        </w:r>
        <w:r w:rsidR="00EB3FDE" w:rsidRPr="00806AA7">
          <w:rPr>
            <w:webHidden/>
          </w:rPr>
          <w:fldChar w:fldCharType="separate"/>
        </w:r>
        <w:r w:rsidR="00D3129F" w:rsidRPr="00806AA7">
          <w:rPr>
            <w:webHidden/>
          </w:rPr>
          <w:t>2</w:t>
        </w:r>
        <w:r w:rsidR="00EB3FDE" w:rsidRPr="00806AA7">
          <w:rPr>
            <w:webHidden/>
          </w:rPr>
          <w:fldChar w:fldCharType="end"/>
        </w:r>
      </w:hyperlink>
    </w:p>
    <w:p w14:paraId="1D287853" w14:textId="53FDAAE7"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31" w:history="1">
        <w:r w:rsidR="00EB3FDE" w:rsidRPr="00806AA7">
          <w:rPr>
            <w:rStyle w:val="Hyperlink"/>
          </w:rPr>
          <w:t>2.1.</w:t>
        </w:r>
        <w:r w:rsidR="00EB3FDE" w:rsidRPr="00806AA7">
          <w:rPr>
            <w:rFonts w:asciiTheme="minorHAnsi" w:hAnsiTheme="minorHAnsi" w:cstheme="minorBidi"/>
            <w:kern w:val="2"/>
            <w:sz w:val="22"/>
            <w14:ligatures w14:val="standardContextual"/>
          </w:rPr>
          <w:tab/>
        </w:r>
        <w:r w:rsidR="00EB3FDE" w:rsidRPr="00806AA7">
          <w:rPr>
            <w:rStyle w:val="Hyperlink"/>
          </w:rPr>
          <w:t>STM32F103C8T6 Microcontroller</w:t>
        </w:r>
        <w:r w:rsidR="00EB3FDE" w:rsidRPr="00806AA7">
          <w:rPr>
            <w:webHidden/>
          </w:rPr>
          <w:tab/>
        </w:r>
        <w:r w:rsidR="00EB3FDE" w:rsidRPr="00806AA7">
          <w:rPr>
            <w:webHidden/>
          </w:rPr>
          <w:fldChar w:fldCharType="begin"/>
        </w:r>
        <w:r w:rsidR="00EB3FDE" w:rsidRPr="00806AA7">
          <w:rPr>
            <w:webHidden/>
          </w:rPr>
          <w:instrText xml:space="preserve"> PAGEREF _Toc145413631 \h </w:instrText>
        </w:r>
        <w:r w:rsidR="00EB3FDE" w:rsidRPr="00806AA7">
          <w:rPr>
            <w:webHidden/>
          </w:rPr>
        </w:r>
        <w:r w:rsidR="00EB3FDE" w:rsidRPr="00806AA7">
          <w:rPr>
            <w:webHidden/>
          </w:rPr>
          <w:fldChar w:fldCharType="separate"/>
        </w:r>
        <w:r w:rsidR="00D3129F" w:rsidRPr="00806AA7">
          <w:rPr>
            <w:webHidden/>
          </w:rPr>
          <w:t>2</w:t>
        </w:r>
        <w:r w:rsidR="00EB3FDE" w:rsidRPr="00806AA7">
          <w:rPr>
            <w:webHidden/>
          </w:rPr>
          <w:fldChar w:fldCharType="end"/>
        </w:r>
      </w:hyperlink>
    </w:p>
    <w:p w14:paraId="349CC0E0" w14:textId="145D090F"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32" w:history="1">
        <w:r w:rsidR="00EB3FDE" w:rsidRPr="00806AA7">
          <w:rPr>
            <w:rStyle w:val="Hyperlink"/>
          </w:rPr>
          <w:t>2.2.</w:t>
        </w:r>
        <w:r w:rsidR="00EB3FDE" w:rsidRPr="00806AA7">
          <w:rPr>
            <w:rFonts w:asciiTheme="minorHAnsi" w:hAnsiTheme="minorHAnsi" w:cstheme="minorBidi"/>
            <w:kern w:val="2"/>
            <w:sz w:val="22"/>
            <w14:ligatures w14:val="standardContextual"/>
          </w:rPr>
          <w:tab/>
        </w:r>
        <w:r w:rsidR="00EB3FDE" w:rsidRPr="00806AA7">
          <w:rPr>
            <w:rStyle w:val="Hyperlink"/>
          </w:rPr>
          <w:t>Sensor Units</w:t>
        </w:r>
        <w:r w:rsidR="00EB3FDE" w:rsidRPr="00806AA7">
          <w:rPr>
            <w:webHidden/>
          </w:rPr>
          <w:tab/>
        </w:r>
        <w:r w:rsidR="00EB3FDE" w:rsidRPr="00806AA7">
          <w:rPr>
            <w:webHidden/>
          </w:rPr>
          <w:fldChar w:fldCharType="begin"/>
        </w:r>
        <w:r w:rsidR="00EB3FDE" w:rsidRPr="00806AA7">
          <w:rPr>
            <w:webHidden/>
          </w:rPr>
          <w:instrText xml:space="preserve"> PAGEREF _Toc145413632 \h </w:instrText>
        </w:r>
        <w:r w:rsidR="00EB3FDE" w:rsidRPr="00806AA7">
          <w:rPr>
            <w:webHidden/>
          </w:rPr>
        </w:r>
        <w:r w:rsidR="00EB3FDE" w:rsidRPr="00806AA7">
          <w:rPr>
            <w:webHidden/>
          </w:rPr>
          <w:fldChar w:fldCharType="separate"/>
        </w:r>
        <w:r w:rsidR="00D3129F" w:rsidRPr="00806AA7">
          <w:rPr>
            <w:webHidden/>
          </w:rPr>
          <w:t>3</w:t>
        </w:r>
        <w:r w:rsidR="00EB3FDE" w:rsidRPr="00806AA7">
          <w:rPr>
            <w:webHidden/>
          </w:rPr>
          <w:fldChar w:fldCharType="end"/>
        </w:r>
      </w:hyperlink>
    </w:p>
    <w:p w14:paraId="7CA0181B" w14:textId="0C636374"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33" w:history="1">
        <w:r w:rsidR="00EB3FDE" w:rsidRPr="00806AA7">
          <w:rPr>
            <w:rStyle w:val="Hyperlink"/>
          </w:rPr>
          <w:t>2.2.1.</w:t>
        </w:r>
        <w:r w:rsidR="00EB3FDE" w:rsidRPr="00806AA7">
          <w:rPr>
            <w:rFonts w:asciiTheme="minorHAnsi" w:hAnsiTheme="minorHAnsi" w:cstheme="minorBidi"/>
            <w:kern w:val="2"/>
            <w:sz w:val="22"/>
            <w14:ligatures w14:val="standardContextual"/>
          </w:rPr>
          <w:tab/>
        </w:r>
        <w:r w:rsidR="00EB3FDE" w:rsidRPr="00806AA7">
          <w:rPr>
            <w:rStyle w:val="Hyperlink"/>
          </w:rPr>
          <w:t>Anemometer</w:t>
        </w:r>
        <w:r w:rsidR="00EB3FDE" w:rsidRPr="00806AA7">
          <w:rPr>
            <w:webHidden/>
          </w:rPr>
          <w:tab/>
        </w:r>
        <w:r w:rsidR="00EB3FDE" w:rsidRPr="00806AA7">
          <w:rPr>
            <w:webHidden/>
          </w:rPr>
          <w:fldChar w:fldCharType="begin"/>
        </w:r>
        <w:r w:rsidR="00EB3FDE" w:rsidRPr="00806AA7">
          <w:rPr>
            <w:webHidden/>
          </w:rPr>
          <w:instrText xml:space="preserve"> PAGEREF _Toc145413633 \h </w:instrText>
        </w:r>
        <w:r w:rsidR="00EB3FDE" w:rsidRPr="00806AA7">
          <w:rPr>
            <w:webHidden/>
          </w:rPr>
        </w:r>
        <w:r w:rsidR="00EB3FDE" w:rsidRPr="00806AA7">
          <w:rPr>
            <w:webHidden/>
          </w:rPr>
          <w:fldChar w:fldCharType="separate"/>
        </w:r>
        <w:r w:rsidR="00D3129F" w:rsidRPr="00806AA7">
          <w:rPr>
            <w:webHidden/>
          </w:rPr>
          <w:t>3</w:t>
        </w:r>
        <w:r w:rsidR="00EB3FDE" w:rsidRPr="00806AA7">
          <w:rPr>
            <w:webHidden/>
          </w:rPr>
          <w:fldChar w:fldCharType="end"/>
        </w:r>
      </w:hyperlink>
    </w:p>
    <w:p w14:paraId="24C9AFA2" w14:textId="62DFC01D"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34" w:history="1">
        <w:r w:rsidR="00EB3FDE" w:rsidRPr="00806AA7">
          <w:rPr>
            <w:rStyle w:val="Hyperlink"/>
          </w:rPr>
          <w:t>2.2.2.</w:t>
        </w:r>
        <w:r w:rsidR="00EB3FDE" w:rsidRPr="00806AA7">
          <w:rPr>
            <w:rFonts w:asciiTheme="minorHAnsi" w:hAnsiTheme="minorHAnsi" w:cstheme="minorBidi"/>
            <w:kern w:val="2"/>
            <w:sz w:val="22"/>
            <w14:ligatures w14:val="standardContextual"/>
          </w:rPr>
          <w:tab/>
        </w:r>
        <w:r w:rsidR="00EB3FDE" w:rsidRPr="00806AA7">
          <w:rPr>
            <w:rStyle w:val="Hyperlink"/>
          </w:rPr>
          <w:t>Wind Vane</w:t>
        </w:r>
        <w:r w:rsidR="00EB3FDE" w:rsidRPr="00806AA7">
          <w:rPr>
            <w:webHidden/>
          </w:rPr>
          <w:tab/>
        </w:r>
        <w:r w:rsidR="00EB3FDE" w:rsidRPr="00806AA7">
          <w:rPr>
            <w:webHidden/>
          </w:rPr>
          <w:fldChar w:fldCharType="begin"/>
        </w:r>
        <w:r w:rsidR="00EB3FDE" w:rsidRPr="00806AA7">
          <w:rPr>
            <w:webHidden/>
          </w:rPr>
          <w:instrText xml:space="preserve"> PAGEREF _Toc145413634 \h </w:instrText>
        </w:r>
        <w:r w:rsidR="00EB3FDE" w:rsidRPr="00806AA7">
          <w:rPr>
            <w:webHidden/>
          </w:rPr>
        </w:r>
        <w:r w:rsidR="00EB3FDE" w:rsidRPr="00806AA7">
          <w:rPr>
            <w:webHidden/>
          </w:rPr>
          <w:fldChar w:fldCharType="separate"/>
        </w:r>
        <w:r w:rsidR="00D3129F" w:rsidRPr="00806AA7">
          <w:rPr>
            <w:webHidden/>
          </w:rPr>
          <w:t>4</w:t>
        </w:r>
        <w:r w:rsidR="00EB3FDE" w:rsidRPr="00806AA7">
          <w:rPr>
            <w:webHidden/>
          </w:rPr>
          <w:fldChar w:fldCharType="end"/>
        </w:r>
      </w:hyperlink>
    </w:p>
    <w:p w14:paraId="68639C03" w14:textId="1139B2C8"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35" w:history="1">
        <w:r w:rsidR="00EB3FDE" w:rsidRPr="00806AA7">
          <w:rPr>
            <w:rStyle w:val="Hyperlink"/>
          </w:rPr>
          <w:t>2.2.3.</w:t>
        </w:r>
        <w:r w:rsidR="00EB3FDE" w:rsidRPr="00806AA7">
          <w:rPr>
            <w:rFonts w:asciiTheme="minorHAnsi" w:hAnsiTheme="minorHAnsi" w:cstheme="minorBidi"/>
            <w:kern w:val="2"/>
            <w:sz w:val="22"/>
            <w14:ligatures w14:val="standardContextual"/>
          </w:rPr>
          <w:tab/>
        </w:r>
        <w:r w:rsidR="00EB3FDE" w:rsidRPr="00806AA7">
          <w:rPr>
            <w:rStyle w:val="Hyperlink"/>
          </w:rPr>
          <w:t>Rain Gauge</w:t>
        </w:r>
        <w:r w:rsidR="00EB3FDE" w:rsidRPr="00806AA7">
          <w:rPr>
            <w:webHidden/>
          </w:rPr>
          <w:tab/>
        </w:r>
        <w:r w:rsidR="00EB3FDE" w:rsidRPr="00806AA7">
          <w:rPr>
            <w:webHidden/>
          </w:rPr>
          <w:fldChar w:fldCharType="begin"/>
        </w:r>
        <w:r w:rsidR="00EB3FDE" w:rsidRPr="00806AA7">
          <w:rPr>
            <w:webHidden/>
          </w:rPr>
          <w:instrText xml:space="preserve"> PAGEREF _Toc145413635 \h </w:instrText>
        </w:r>
        <w:r w:rsidR="00EB3FDE" w:rsidRPr="00806AA7">
          <w:rPr>
            <w:webHidden/>
          </w:rPr>
        </w:r>
        <w:r w:rsidR="00EB3FDE" w:rsidRPr="00806AA7">
          <w:rPr>
            <w:webHidden/>
          </w:rPr>
          <w:fldChar w:fldCharType="separate"/>
        </w:r>
        <w:r w:rsidR="00D3129F" w:rsidRPr="00806AA7">
          <w:rPr>
            <w:webHidden/>
          </w:rPr>
          <w:t>6</w:t>
        </w:r>
        <w:r w:rsidR="00EB3FDE" w:rsidRPr="00806AA7">
          <w:rPr>
            <w:webHidden/>
          </w:rPr>
          <w:fldChar w:fldCharType="end"/>
        </w:r>
      </w:hyperlink>
    </w:p>
    <w:p w14:paraId="506507D7" w14:textId="3D0A79ED"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36" w:history="1">
        <w:r w:rsidR="00EB3FDE" w:rsidRPr="00806AA7">
          <w:rPr>
            <w:rStyle w:val="Hyperlink"/>
          </w:rPr>
          <w:t>2.2.4.</w:t>
        </w:r>
        <w:r w:rsidR="00EB3FDE" w:rsidRPr="00806AA7">
          <w:rPr>
            <w:rFonts w:asciiTheme="minorHAnsi" w:hAnsiTheme="minorHAnsi" w:cstheme="minorBidi"/>
            <w:kern w:val="2"/>
            <w:sz w:val="22"/>
            <w14:ligatures w14:val="standardContextual"/>
          </w:rPr>
          <w:tab/>
        </w:r>
        <w:r w:rsidR="00EB3FDE" w:rsidRPr="00806AA7">
          <w:rPr>
            <w:rStyle w:val="Hyperlink"/>
          </w:rPr>
          <w:t>BME280</w:t>
        </w:r>
        <w:r w:rsidR="00EB3FDE" w:rsidRPr="00806AA7">
          <w:rPr>
            <w:webHidden/>
          </w:rPr>
          <w:tab/>
        </w:r>
        <w:r w:rsidR="00EB3FDE" w:rsidRPr="00806AA7">
          <w:rPr>
            <w:webHidden/>
          </w:rPr>
          <w:fldChar w:fldCharType="begin"/>
        </w:r>
        <w:r w:rsidR="00EB3FDE" w:rsidRPr="00806AA7">
          <w:rPr>
            <w:webHidden/>
          </w:rPr>
          <w:instrText xml:space="preserve"> PAGEREF _Toc145413636 \h </w:instrText>
        </w:r>
        <w:r w:rsidR="00EB3FDE" w:rsidRPr="00806AA7">
          <w:rPr>
            <w:webHidden/>
          </w:rPr>
        </w:r>
        <w:r w:rsidR="00EB3FDE" w:rsidRPr="00806AA7">
          <w:rPr>
            <w:webHidden/>
          </w:rPr>
          <w:fldChar w:fldCharType="separate"/>
        </w:r>
        <w:r w:rsidR="00D3129F" w:rsidRPr="00806AA7">
          <w:rPr>
            <w:webHidden/>
          </w:rPr>
          <w:t>8</w:t>
        </w:r>
        <w:r w:rsidR="00EB3FDE" w:rsidRPr="00806AA7">
          <w:rPr>
            <w:webHidden/>
          </w:rPr>
          <w:fldChar w:fldCharType="end"/>
        </w:r>
      </w:hyperlink>
    </w:p>
    <w:p w14:paraId="4EEA9A65" w14:textId="1ABC803D"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37" w:history="1">
        <w:r w:rsidR="00EB3FDE" w:rsidRPr="00806AA7">
          <w:rPr>
            <w:rStyle w:val="Hyperlink"/>
          </w:rPr>
          <w:t>2.2.5.</w:t>
        </w:r>
        <w:r w:rsidR="00EB3FDE" w:rsidRPr="00806AA7">
          <w:rPr>
            <w:rFonts w:asciiTheme="minorHAnsi" w:hAnsiTheme="minorHAnsi" w:cstheme="minorBidi"/>
            <w:kern w:val="2"/>
            <w:sz w:val="22"/>
            <w14:ligatures w14:val="standardContextual"/>
          </w:rPr>
          <w:tab/>
        </w:r>
        <w:r w:rsidR="00EB3FDE" w:rsidRPr="00806AA7">
          <w:rPr>
            <w:rStyle w:val="Hyperlink"/>
          </w:rPr>
          <w:t>DS18B20</w:t>
        </w:r>
        <w:r w:rsidR="00EB3FDE" w:rsidRPr="00806AA7">
          <w:rPr>
            <w:webHidden/>
          </w:rPr>
          <w:tab/>
        </w:r>
        <w:r w:rsidR="00EB3FDE" w:rsidRPr="00806AA7">
          <w:rPr>
            <w:webHidden/>
          </w:rPr>
          <w:fldChar w:fldCharType="begin"/>
        </w:r>
        <w:r w:rsidR="00EB3FDE" w:rsidRPr="00806AA7">
          <w:rPr>
            <w:webHidden/>
          </w:rPr>
          <w:instrText xml:space="preserve"> PAGEREF _Toc145413637 \h </w:instrText>
        </w:r>
        <w:r w:rsidR="00EB3FDE" w:rsidRPr="00806AA7">
          <w:rPr>
            <w:webHidden/>
          </w:rPr>
        </w:r>
        <w:r w:rsidR="00EB3FDE" w:rsidRPr="00806AA7">
          <w:rPr>
            <w:webHidden/>
          </w:rPr>
          <w:fldChar w:fldCharType="separate"/>
        </w:r>
        <w:r w:rsidR="00D3129F" w:rsidRPr="00806AA7">
          <w:rPr>
            <w:webHidden/>
          </w:rPr>
          <w:t>9</w:t>
        </w:r>
        <w:r w:rsidR="00EB3FDE" w:rsidRPr="00806AA7">
          <w:rPr>
            <w:webHidden/>
          </w:rPr>
          <w:fldChar w:fldCharType="end"/>
        </w:r>
      </w:hyperlink>
    </w:p>
    <w:p w14:paraId="193205FC" w14:textId="5B7B777C"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38" w:history="1">
        <w:r w:rsidR="00EB3FDE" w:rsidRPr="00806AA7">
          <w:rPr>
            <w:rStyle w:val="Hyperlink"/>
          </w:rPr>
          <w:t>2.3.</w:t>
        </w:r>
        <w:r w:rsidR="00EB3FDE" w:rsidRPr="00806AA7">
          <w:rPr>
            <w:rFonts w:asciiTheme="minorHAnsi" w:hAnsiTheme="minorHAnsi" w:cstheme="minorBidi"/>
            <w:kern w:val="2"/>
            <w:sz w:val="22"/>
            <w14:ligatures w14:val="standardContextual"/>
          </w:rPr>
          <w:tab/>
        </w:r>
        <w:r w:rsidR="00EB3FDE" w:rsidRPr="00806AA7">
          <w:rPr>
            <w:rStyle w:val="Hyperlink"/>
          </w:rPr>
          <w:t>SX1278 for Wireless Communication</w:t>
        </w:r>
        <w:r w:rsidR="00EB3FDE" w:rsidRPr="00806AA7">
          <w:rPr>
            <w:webHidden/>
          </w:rPr>
          <w:tab/>
        </w:r>
        <w:r w:rsidR="00EB3FDE" w:rsidRPr="00806AA7">
          <w:rPr>
            <w:webHidden/>
          </w:rPr>
          <w:fldChar w:fldCharType="begin"/>
        </w:r>
        <w:r w:rsidR="00EB3FDE" w:rsidRPr="00806AA7">
          <w:rPr>
            <w:webHidden/>
          </w:rPr>
          <w:instrText xml:space="preserve"> PAGEREF _Toc145413638 \h </w:instrText>
        </w:r>
        <w:r w:rsidR="00EB3FDE" w:rsidRPr="00806AA7">
          <w:rPr>
            <w:webHidden/>
          </w:rPr>
        </w:r>
        <w:r w:rsidR="00EB3FDE" w:rsidRPr="00806AA7">
          <w:rPr>
            <w:webHidden/>
          </w:rPr>
          <w:fldChar w:fldCharType="separate"/>
        </w:r>
        <w:r w:rsidR="00D3129F" w:rsidRPr="00806AA7">
          <w:rPr>
            <w:webHidden/>
          </w:rPr>
          <w:t>11</w:t>
        </w:r>
        <w:r w:rsidR="00EB3FDE" w:rsidRPr="00806AA7">
          <w:rPr>
            <w:webHidden/>
          </w:rPr>
          <w:fldChar w:fldCharType="end"/>
        </w:r>
      </w:hyperlink>
    </w:p>
    <w:p w14:paraId="2F1C609A" w14:textId="661A9FB8"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39" w:history="1">
        <w:r w:rsidR="00EB3FDE" w:rsidRPr="00806AA7">
          <w:rPr>
            <w:rStyle w:val="Hyperlink"/>
          </w:rPr>
          <w:t>2.4.</w:t>
        </w:r>
        <w:r w:rsidR="00EB3FDE" w:rsidRPr="00806AA7">
          <w:rPr>
            <w:rFonts w:asciiTheme="minorHAnsi" w:hAnsiTheme="minorHAnsi" w:cstheme="minorBidi"/>
            <w:kern w:val="2"/>
            <w:sz w:val="22"/>
            <w14:ligatures w14:val="standardContextual"/>
          </w:rPr>
          <w:tab/>
        </w:r>
        <w:r w:rsidR="00EB3FDE" w:rsidRPr="00806AA7">
          <w:rPr>
            <w:rStyle w:val="Hyperlink"/>
          </w:rPr>
          <w:t>Other Modules</w:t>
        </w:r>
        <w:r w:rsidR="00EB3FDE" w:rsidRPr="00806AA7">
          <w:rPr>
            <w:webHidden/>
          </w:rPr>
          <w:tab/>
        </w:r>
        <w:r w:rsidR="00EB3FDE" w:rsidRPr="00806AA7">
          <w:rPr>
            <w:webHidden/>
          </w:rPr>
          <w:fldChar w:fldCharType="begin"/>
        </w:r>
        <w:r w:rsidR="00EB3FDE" w:rsidRPr="00806AA7">
          <w:rPr>
            <w:webHidden/>
          </w:rPr>
          <w:instrText xml:space="preserve"> PAGEREF _Toc145413639 \h </w:instrText>
        </w:r>
        <w:r w:rsidR="00EB3FDE" w:rsidRPr="00806AA7">
          <w:rPr>
            <w:webHidden/>
          </w:rPr>
        </w:r>
        <w:r w:rsidR="00EB3FDE" w:rsidRPr="00806AA7">
          <w:rPr>
            <w:webHidden/>
          </w:rPr>
          <w:fldChar w:fldCharType="separate"/>
        </w:r>
        <w:r w:rsidR="00D3129F" w:rsidRPr="00806AA7">
          <w:rPr>
            <w:webHidden/>
          </w:rPr>
          <w:t>12</w:t>
        </w:r>
        <w:r w:rsidR="00EB3FDE" w:rsidRPr="00806AA7">
          <w:rPr>
            <w:webHidden/>
          </w:rPr>
          <w:fldChar w:fldCharType="end"/>
        </w:r>
      </w:hyperlink>
    </w:p>
    <w:p w14:paraId="6EB2B56E" w14:textId="6D645005"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40" w:history="1">
        <w:r w:rsidR="00EB3FDE" w:rsidRPr="00806AA7">
          <w:rPr>
            <w:rStyle w:val="Hyperlink"/>
          </w:rPr>
          <w:t>2.4.1.</w:t>
        </w:r>
        <w:r w:rsidR="00EB3FDE" w:rsidRPr="00806AA7">
          <w:rPr>
            <w:rFonts w:asciiTheme="minorHAnsi" w:hAnsiTheme="minorHAnsi" w:cstheme="minorBidi"/>
            <w:kern w:val="2"/>
            <w:sz w:val="22"/>
            <w14:ligatures w14:val="standardContextual"/>
          </w:rPr>
          <w:tab/>
        </w:r>
        <w:r w:rsidR="00EB3FDE" w:rsidRPr="00806AA7">
          <w:rPr>
            <w:rStyle w:val="Hyperlink"/>
          </w:rPr>
          <w:t>DS3231</w:t>
        </w:r>
        <w:r w:rsidR="00EB3FDE" w:rsidRPr="00806AA7">
          <w:rPr>
            <w:webHidden/>
          </w:rPr>
          <w:tab/>
        </w:r>
        <w:r w:rsidR="00EB3FDE" w:rsidRPr="00806AA7">
          <w:rPr>
            <w:webHidden/>
          </w:rPr>
          <w:fldChar w:fldCharType="begin"/>
        </w:r>
        <w:r w:rsidR="00EB3FDE" w:rsidRPr="00806AA7">
          <w:rPr>
            <w:webHidden/>
          </w:rPr>
          <w:instrText xml:space="preserve"> PAGEREF _Toc145413640 \h </w:instrText>
        </w:r>
        <w:r w:rsidR="00EB3FDE" w:rsidRPr="00806AA7">
          <w:rPr>
            <w:webHidden/>
          </w:rPr>
        </w:r>
        <w:r w:rsidR="00EB3FDE" w:rsidRPr="00806AA7">
          <w:rPr>
            <w:webHidden/>
          </w:rPr>
          <w:fldChar w:fldCharType="separate"/>
        </w:r>
        <w:r w:rsidR="00D3129F" w:rsidRPr="00806AA7">
          <w:rPr>
            <w:webHidden/>
          </w:rPr>
          <w:t>12</w:t>
        </w:r>
        <w:r w:rsidR="00EB3FDE" w:rsidRPr="00806AA7">
          <w:rPr>
            <w:webHidden/>
          </w:rPr>
          <w:fldChar w:fldCharType="end"/>
        </w:r>
      </w:hyperlink>
    </w:p>
    <w:p w14:paraId="58E733B9" w14:textId="179C5866"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41" w:history="1">
        <w:r w:rsidR="00EB3FDE" w:rsidRPr="00806AA7">
          <w:rPr>
            <w:rStyle w:val="Hyperlink"/>
          </w:rPr>
          <w:t>2.4.2.</w:t>
        </w:r>
        <w:r w:rsidR="00EB3FDE" w:rsidRPr="00806AA7">
          <w:rPr>
            <w:rFonts w:asciiTheme="minorHAnsi" w:hAnsiTheme="minorHAnsi" w:cstheme="minorBidi"/>
            <w:kern w:val="2"/>
            <w:sz w:val="22"/>
            <w14:ligatures w14:val="standardContextual"/>
          </w:rPr>
          <w:tab/>
        </w:r>
        <w:r w:rsidR="00EB3FDE" w:rsidRPr="00806AA7">
          <w:rPr>
            <w:rStyle w:val="Hyperlink"/>
          </w:rPr>
          <w:t>microSD Card</w:t>
        </w:r>
        <w:r w:rsidR="00EB3FDE" w:rsidRPr="00806AA7">
          <w:rPr>
            <w:webHidden/>
          </w:rPr>
          <w:tab/>
        </w:r>
        <w:r w:rsidR="00EB3FDE" w:rsidRPr="00806AA7">
          <w:rPr>
            <w:webHidden/>
          </w:rPr>
          <w:fldChar w:fldCharType="begin"/>
        </w:r>
        <w:r w:rsidR="00EB3FDE" w:rsidRPr="00806AA7">
          <w:rPr>
            <w:webHidden/>
          </w:rPr>
          <w:instrText xml:space="preserve"> PAGEREF _Toc145413641 \h </w:instrText>
        </w:r>
        <w:r w:rsidR="00EB3FDE" w:rsidRPr="00806AA7">
          <w:rPr>
            <w:webHidden/>
          </w:rPr>
        </w:r>
        <w:r w:rsidR="00EB3FDE" w:rsidRPr="00806AA7">
          <w:rPr>
            <w:webHidden/>
          </w:rPr>
          <w:fldChar w:fldCharType="separate"/>
        </w:r>
        <w:r w:rsidR="00D3129F" w:rsidRPr="00806AA7">
          <w:rPr>
            <w:webHidden/>
          </w:rPr>
          <w:t>13</w:t>
        </w:r>
        <w:r w:rsidR="00EB3FDE" w:rsidRPr="00806AA7">
          <w:rPr>
            <w:webHidden/>
          </w:rPr>
          <w:fldChar w:fldCharType="end"/>
        </w:r>
      </w:hyperlink>
    </w:p>
    <w:p w14:paraId="38B8164D" w14:textId="3E8BC79E"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42" w:history="1">
        <w:r w:rsidR="00EB3FDE" w:rsidRPr="00806AA7">
          <w:rPr>
            <w:rStyle w:val="Hyperlink"/>
          </w:rPr>
          <w:t>2.4.3.</w:t>
        </w:r>
        <w:r w:rsidR="00EB3FDE" w:rsidRPr="00806AA7">
          <w:rPr>
            <w:rFonts w:asciiTheme="minorHAnsi" w:hAnsiTheme="minorHAnsi" w:cstheme="minorBidi"/>
            <w:kern w:val="2"/>
            <w:sz w:val="22"/>
            <w14:ligatures w14:val="standardContextual"/>
          </w:rPr>
          <w:tab/>
        </w:r>
        <w:r w:rsidR="00EB3FDE" w:rsidRPr="00806AA7">
          <w:rPr>
            <w:rStyle w:val="Hyperlink"/>
          </w:rPr>
          <w:t>Analogue Low-pass Filter (LPF)</w:t>
        </w:r>
        <w:r w:rsidR="00EB3FDE" w:rsidRPr="00806AA7">
          <w:rPr>
            <w:webHidden/>
          </w:rPr>
          <w:tab/>
        </w:r>
        <w:r w:rsidR="00EB3FDE" w:rsidRPr="00806AA7">
          <w:rPr>
            <w:webHidden/>
          </w:rPr>
          <w:fldChar w:fldCharType="begin"/>
        </w:r>
        <w:r w:rsidR="00EB3FDE" w:rsidRPr="00806AA7">
          <w:rPr>
            <w:webHidden/>
          </w:rPr>
          <w:instrText xml:space="preserve"> PAGEREF _Toc145413642 \h </w:instrText>
        </w:r>
        <w:r w:rsidR="00EB3FDE" w:rsidRPr="00806AA7">
          <w:rPr>
            <w:webHidden/>
          </w:rPr>
        </w:r>
        <w:r w:rsidR="00EB3FDE" w:rsidRPr="00806AA7">
          <w:rPr>
            <w:webHidden/>
          </w:rPr>
          <w:fldChar w:fldCharType="separate"/>
        </w:r>
        <w:r w:rsidR="00D3129F" w:rsidRPr="00806AA7">
          <w:rPr>
            <w:webHidden/>
          </w:rPr>
          <w:t>13</w:t>
        </w:r>
        <w:r w:rsidR="00EB3FDE" w:rsidRPr="00806AA7">
          <w:rPr>
            <w:webHidden/>
          </w:rPr>
          <w:fldChar w:fldCharType="end"/>
        </w:r>
      </w:hyperlink>
    </w:p>
    <w:p w14:paraId="093C5680" w14:textId="278E3CAC"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43" w:history="1">
        <w:r w:rsidR="00EB3FDE" w:rsidRPr="00806AA7">
          <w:rPr>
            <w:rStyle w:val="Hyperlink"/>
          </w:rPr>
          <w:t>2.5.</w:t>
        </w:r>
        <w:r w:rsidR="00EB3FDE" w:rsidRPr="00806AA7">
          <w:rPr>
            <w:rFonts w:asciiTheme="minorHAnsi" w:hAnsiTheme="minorHAnsi" w:cstheme="minorBidi"/>
            <w:kern w:val="2"/>
            <w:sz w:val="22"/>
            <w14:ligatures w14:val="standardContextual"/>
          </w:rPr>
          <w:tab/>
        </w:r>
        <w:r w:rsidR="00EB3FDE" w:rsidRPr="00806AA7">
          <w:rPr>
            <w:rStyle w:val="Hyperlink"/>
          </w:rPr>
          <w:t>System Powering</w:t>
        </w:r>
        <w:r w:rsidR="00EB3FDE" w:rsidRPr="00806AA7">
          <w:rPr>
            <w:webHidden/>
          </w:rPr>
          <w:tab/>
        </w:r>
        <w:r w:rsidR="00EB3FDE" w:rsidRPr="00806AA7">
          <w:rPr>
            <w:webHidden/>
          </w:rPr>
          <w:fldChar w:fldCharType="begin"/>
        </w:r>
        <w:r w:rsidR="00EB3FDE" w:rsidRPr="00806AA7">
          <w:rPr>
            <w:webHidden/>
          </w:rPr>
          <w:instrText xml:space="preserve"> PAGEREF _Toc145413643 \h </w:instrText>
        </w:r>
        <w:r w:rsidR="00EB3FDE" w:rsidRPr="00806AA7">
          <w:rPr>
            <w:webHidden/>
          </w:rPr>
        </w:r>
        <w:r w:rsidR="00EB3FDE" w:rsidRPr="00806AA7">
          <w:rPr>
            <w:webHidden/>
          </w:rPr>
          <w:fldChar w:fldCharType="separate"/>
        </w:r>
        <w:r w:rsidR="00D3129F" w:rsidRPr="00806AA7">
          <w:rPr>
            <w:webHidden/>
          </w:rPr>
          <w:t>16</w:t>
        </w:r>
        <w:r w:rsidR="00EB3FDE" w:rsidRPr="00806AA7">
          <w:rPr>
            <w:webHidden/>
          </w:rPr>
          <w:fldChar w:fldCharType="end"/>
        </w:r>
      </w:hyperlink>
    </w:p>
    <w:p w14:paraId="6ACF2DC3" w14:textId="08872194"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44" w:history="1">
        <w:r w:rsidR="00EB3FDE" w:rsidRPr="00806AA7">
          <w:rPr>
            <w:rStyle w:val="Hyperlink"/>
          </w:rPr>
          <w:t>2.6.</w:t>
        </w:r>
        <w:r w:rsidR="00EB3FDE" w:rsidRPr="00806AA7">
          <w:rPr>
            <w:rFonts w:asciiTheme="minorHAnsi" w:hAnsiTheme="minorHAnsi" w:cstheme="minorBidi"/>
            <w:kern w:val="2"/>
            <w:sz w:val="22"/>
            <w14:ligatures w14:val="standardContextual"/>
          </w:rPr>
          <w:tab/>
        </w:r>
        <w:r w:rsidR="00EB3FDE" w:rsidRPr="00806AA7">
          <w:rPr>
            <w:rStyle w:val="Hyperlink"/>
          </w:rPr>
          <w:t>Server</w:t>
        </w:r>
        <w:r w:rsidR="00EB3FDE" w:rsidRPr="00806AA7">
          <w:rPr>
            <w:webHidden/>
          </w:rPr>
          <w:tab/>
        </w:r>
        <w:r w:rsidR="00EB3FDE" w:rsidRPr="00806AA7">
          <w:rPr>
            <w:webHidden/>
          </w:rPr>
          <w:fldChar w:fldCharType="begin"/>
        </w:r>
        <w:r w:rsidR="00EB3FDE" w:rsidRPr="00806AA7">
          <w:rPr>
            <w:webHidden/>
          </w:rPr>
          <w:instrText xml:space="preserve"> PAGEREF _Toc145413644 \h </w:instrText>
        </w:r>
        <w:r w:rsidR="00EB3FDE" w:rsidRPr="00806AA7">
          <w:rPr>
            <w:webHidden/>
          </w:rPr>
        </w:r>
        <w:r w:rsidR="00EB3FDE" w:rsidRPr="00806AA7">
          <w:rPr>
            <w:webHidden/>
          </w:rPr>
          <w:fldChar w:fldCharType="separate"/>
        </w:r>
        <w:r w:rsidR="00D3129F" w:rsidRPr="00806AA7">
          <w:rPr>
            <w:webHidden/>
          </w:rPr>
          <w:t>16</w:t>
        </w:r>
        <w:r w:rsidR="00EB3FDE" w:rsidRPr="00806AA7">
          <w:rPr>
            <w:webHidden/>
          </w:rPr>
          <w:fldChar w:fldCharType="end"/>
        </w:r>
      </w:hyperlink>
    </w:p>
    <w:p w14:paraId="291B73B3" w14:textId="39361B57" w:rsidR="00EB3FDE" w:rsidRPr="00806AA7" w:rsidRDefault="00C70648">
      <w:pPr>
        <w:pStyle w:val="TOC1"/>
        <w:tabs>
          <w:tab w:val="left" w:pos="440"/>
          <w:tab w:val="right" w:leader="dot" w:pos="9628"/>
        </w:tabs>
        <w:rPr>
          <w:rFonts w:asciiTheme="minorHAnsi" w:hAnsiTheme="minorHAnsi" w:cstheme="minorBidi"/>
          <w:kern w:val="2"/>
          <w:sz w:val="22"/>
          <w14:ligatures w14:val="standardContextual"/>
        </w:rPr>
      </w:pPr>
      <w:hyperlink w:anchor="_Toc145413645" w:history="1">
        <w:r w:rsidR="00EB3FDE" w:rsidRPr="00806AA7">
          <w:rPr>
            <w:rStyle w:val="Hyperlink"/>
          </w:rPr>
          <w:t>3.</w:t>
        </w:r>
        <w:r w:rsidR="00EB3FDE" w:rsidRPr="00806AA7">
          <w:rPr>
            <w:rFonts w:asciiTheme="minorHAnsi" w:hAnsiTheme="minorHAnsi" w:cstheme="minorBidi"/>
            <w:kern w:val="2"/>
            <w:sz w:val="22"/>
            <w14:ligatures w14:val="standardContextual"/>
          </w:rPr>
          <w:tab/>
        </w:r>
        <w:r w:rsidR="00EB3FDE" w:rsidRPr="00806AA7">
          <w:rPr>
            <w:rStyle w:val="Hyperlink"/>
          </w:rPr>
          <w:t>Implementation</w:t>
        </w:r>
        <w:r w:rsidR="00EB3FDE" w:rsidRPr="00806AA7">
          <w:rPr>
            <w:webHidden/>
          </w:rPr>
          <w:tab/>
        </w:r>
        <w:r w:rsidR="00EB3FDE" w:rsidRPr="00806AA7">
          <w:rPr>
            <w:webHidden/>
          </w:rPr>
          <w:fldChar w:fldCharType="begin"/>
        </w:r>
        <w:r w:rsidR="00EB3FDE" w:rsidRPr="00806AA7">
          <w:rPr>
            <w:webHidden/>
          </w:rPr>
          <w:instrText xml:space="preserve"> PAGEREF _Toc145413645 \h </w:instrText>
        </w:r>
        <w:r w:rsidR="00EB3FDE" w:rsidRPr="00806AA7">
          <w:rPr>
            <w:webHidden/>
          </w:rPr>
        </w:r>
        <w:r w:rsidR="00EB3FDE" w:rsidRPr="00806AA7">
          <w:rPr>
            <w:webHidden/>
          </w:rPr>
          <w:fldChar w:fldCharType="separate"/>
        </w:r>
        <w:r w:rsidR="00D3129F" w:rsidRPr="00806AA7">
          <w:rPr>
            <w:webHidden/>
          </w:rPr>
          <w:t>18</w:t>
        </w:r>
        <w:r w:rsidR="00EB3FDE" w:rsidRPr="00806AA7">
          <w:rPr>
            <w:webHidden/>
          </w:rPr>
          <w:fldChar w:fldCharType="end"/>
        </w:r>
      </w:hyperlink>
    </w:p>
    <w:p w14:paraId="1D325632" w14:textId="4F539D8F"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46" w:history="1">
        <w:r w:rsidR="00EB3FDE" w:rsidRPr="00806AA7">
          <w:rPr>
            <w:rStyle w:val="Hyperlink"/>
          </w:rPr>
          <w:t>3.1.</w:t>
        </w:r>
        <w:r w:rsidR="00EB3FDE" w:rsidRPr="00806AA7">
          <w:rPr>
            <w:rFonts w:asciiTheme="minorHAnsi" w:hAnsiTheme="minorHAnsi" w:cstheme="minorBidi"/>
            <w:kern w:val="2"/>
            <w:sz w:val="22"/>
            <w14:ligatures w14:val="standardContextual"/>
          </w:rPr>
          <w:tab/>
        </w:r>
        <w:r w:rsidR="00EB3FDE" w:rsidRPr="00806AA7">
          <w:rPr>
            <w:rStyle w:val="Hyperlink"/>
          </w:rPr>
          <w:t>STM32F103C8T6 Microcontroller</w:t>
        </w:r>
        <w:r w:rsidR="00EB3FDE" w:rsidRPr="00806AA7">
          <w:rPr>
            <w:webHidden/>
          </w:rPr>
          <w:tab/>
        </w:r>
        <w:r w:rsidR="00EB3FDE" w:rsidRPr="00806AA7">
          <w:rPr>
            <w:webHidden/>
          </w:rPr>
          <w:fldChar w:fldCharType="begin"/>
        </w:r>
        <w:r w:rsidR="00EB3FDE" w:rsidRPr="00806AA7">
          <w:rPr>
            <w:webHidden/>
          </w:rPr>
          <w:instrText xml:space="preserve"> PAGEREF _Toc145413646 \h </w:instrText>
        </w:r>
        <w:r w:rsidR="00EB3FDE" w:rsidRPr="00806AA7">
          <w:rPr>
            <w:webHidden/>
          </w:rPr>
        </w:r>
        <w:r w:rsidR="00EB3FDE" w:rsidRPr="00806AA7">
          <w:rPr>
            <w:webHidden/>
          </w:rPr>
          <w:fldChar w:fldCharType="separate"/>
        </w:r>
        <w:r w:rsidR="00D3129F" w:rsidRPr="00806AA7">
          <w:rPr>
            <w:webHidden/>
          </w:rPr>
          <w:t>18</w:t>
        </w:r>
        <w:r w:rsidR="00EB3FDE" w:rsidRPr="00806AA7">
          <w:rPr>
            <w:webHidden/>
          </w:rPr>
          <w:fldChar w:fldCharType="end"/>
        </w:r>
      </w:hyperlink>
    </w:p>
    <w:p w14:paraId="2F219089" w14:textId="3264F651"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47" w:history="1">
        <w:r w:rsidR="00EB3FDE" w:rsidRPr="00806AA7">
          <w:rPr>
            <w:rStyle w:val="Hyperlink"/>
          </w:rPr>
          <w:t>3.2.</w:t>
        </w:r>
        <w:r w:rsidR="00EB3FDE" w:rsidRPr="00806AA7">
          <w:rPr>
            <w:rFonts w:asciiTheme="minorHAnsi" w:hAnsiTheme="minorHAnsi" w:cstheme="minorBidi"/>
            <w:kern w:val="2"/>
            <w:sz w:val="22"/>
            <w14:ligatures w14:val="standardContextual"/>
          </w:rPr>
          <w:tab/>
        </w:r>
        <w:r w:rsidR="00EB3FDE" w:rsidRPr="00806AA7">
          <w:rPr>
            <w:rStyle w:val="Hyperlink"/>
          </w:rPr>
          <w:t>Sensor units</w:t>
        </w:r>
        <w:r w:rsidR="00EB3FDE" w:rsidRPr="00806AA7">
          <w:rPr>
            <w:webHidden/>
          </w:rPr>
          <w:tab/>
        </w:r>
        <w:r w:rsidR="00EB3FDE" w:rsidRPr="00806AA7">
          <w:rPr>
            <w:webHidden/>
          </w:rPr>
          <w:fldChar w:fldCharType="begin"/>
        </w:r>
        <w:r w:rsidR="00EB3FDE" w:rsidRPr="00806AA7">
          <w:rPr>
            <w:webHidden/>
          </w:rPr>
          <w:instrText xml:space="preserve"> PAGEREF _Toc145413647 \h </w:instrText>
        </w:r>
        <w:r w:rsidR="00EB3FDE" w:rsidRPr="00806AA7">
          <w:rPr>
            <w:webHidden/>
          </w:rPr>
        </w:r>
        <w:r w:rsidR="00EB3FDE" w:rsidRPr="00806AA7">
          <w:rPr>
            <w:webHidden/>
          </w:rPr>
          <w:fldChar w:fldCharType="separate"/>
        </w:r>
        <w:r w:rsidR="00D3129F" w:rsidRPr="00806AA7">
          <w:rPr>
            <w:webHidden/>
          </w:rPr>
          <w:t>21</w:t>
        </w:r>
        <w:r w:rsidR="00EB3FDE" w:rsidRPr="00806AA7">
          <w:rPr>
            <w:webHidden/>
          </w:rPr>
          <w:fldChar w:fldCharType="end"/>
        </w:r>
      </w:hyperlink>
    </w:p>
    <w:p w14:paraId="35B29F7A" w14:textId="4BADA79E"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48" w:history="1">
        <w:r w:rsidR="00EB3FDE" w:rsidRPr="00806AA7">
          <w:rPr>
            <w:rStyle w:val="Hyperlink"/>
          </w:rPr>
          <w:t>3.2.1.</w:t>
        </w:r>
        <w:r w:rsidR="00EB3FDE" w:rsidRPr="00806AA7">
          <w:rPr>
            <w:rFonts w:asciiTheme="minorHAnsi" w:hAnsiTheme="minorHAnsi" w:cstheme="minorBidi"/>
            <w:kern w:val="2"/>
            <w:sz w:val="22"/>
            <w14:ligatures w14:val="standardContextual"/>
          </w:rPr>
          <w:tab/>
        </w:r>
        <w:r w:rsidR="00EB3FDE" w:rsidRPr="00806AA7">
          <w:rPr>
            <w:rStyle w:val="Hyperlink"/>
          </w:rPr>
          <w:t>Anemometer</w:t>
        </w:r>
        <w:r w:rsidR="00EB3FDE" w:rsidRPr="00806AA7">
          <w:rPr>
            <w:webHidden/>
          </w:rPr>
          <w:tab/>
        </w:r>
        <w:r w:rsidR="00EB3FDE" w:rsidRPr="00806AA7">
          <w:rPr>
            <w:webHidden/>
          </w:rPr>
          <w:fldChar w:fldCharType="begin"/>
        </w:r>
        <w:r w:rsidR="00EB3FDE" w:rsidRPr="00806AA7">
          <w:rPr>
            <w:webHidden/>
          </w:rPr>
          <w:instrText xml:space="preserve"> PAGEREF _Toc145413648 \h </w:instrText>
        </w:r>
        <w:r w:rsidR="00EB3FDE" w:rsidRPr="00806AA7">
          <w:rPr>
            <w:webHidden/>
          </w:rPr>
        </w:r>
        <w:r w:rsidR="00EB3FDE" w:rsidRPr="00806AA7">
          <w:rPr>
            <w:webHidden/>
          </w:rPr>
          <w:fldChar w:fldCharType="separate"/>
        </w:r>
        <w:r w:rsidR="00D3129F" w:rsidRPr="00806AA7">
          <w:rPr>
            <w:webHidden/>
          </w:rPr>
          <w:t>21</w:t>
        </w:r>
        <w:r w:rsidR="00EB3FDE" w:rsidRPr="00806AA7">
          <w:rPr>
            <w:webHidden/>
          </w:rPr>
          <w:fldChar w:fldCharType="end"/>
        </w:r>
      </w:hyperlink>
    </w:p>
    <w:p w14:paraId="209CDEA5" w14:textId="1EB4410E"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49" w:history="1">
        <w:r w:rsidR="00EB3FDE" w:rsidRPr="00806AA7">
          <w:rPr>
            <w:rStyle w:val="Hyperlink"/>
          </w:rPr>
          <w:t>3.2.2.</w:t>
        </w:r>
        <w:r w:rsidR="00EB3FDE" w:rsidRPr="00806AA7">
          <w:rPr>
            <w:rFonts w:asciiTheme="minorHAnsi" w:hAnsiTheme="minorHAnsi" w:cstheme="minorBidi"/>
            <w:kern w:val="2"/>
            <w:sz w:val="22"/>
            <w14:ligatures w14:val="standardContextual"/>
          </w:rPr>
          <w:tab/>
        </w:r>
        <w:r w:rsidR="00EB3FDE" w:rsidRPr="00806AA7">
          <w:rPr>
            <w:rStyle w:val="Hyperlink"/>
          </w:rPr>
          <w:t>Wind Vane</w:t>
        </w:r>
        <w:r w:rsidR="00EB3FDE" w:rsidRPr="00806AA7">
          <w:rPr>
            <w:webHidden/>
          </w:rPr>
          <w:tab/>
        </w:r>
        <w:r w:rsidR="00EB3FDE" w:rsidRPr="00806AA7">
          <w:rPr>
            <w:webHidden/>
          </w:rPr>
          <w:fldChar w:fldCharType="begin"/>
        </w:r>
        <w:r w:rsidR="00EB3FDE" w:rsidRPr="00806AA7">
          <w:rPr>
            <w:webHidden/>
          </w:rPr>
          <w:instrText xml:space="preserve"> PAGEREF _Toc145413649 \h </w:instrText>
        </w:r>
        <w:r w:rsidR="00EB3FDE" w:rsidRPr="00806AA7">
          <w:rPr>
            <w:webHidden/>
          </w:rPr>
        </w:r>
        <w:r w:rsidR="00EB3FDE" w:rsidRPr="00806AA7">
          <w:rPr>
            <w:webHidden/>
          </w:rPr>
          <w:fldChar w:fldCharType="separate"/>
        </w:r>
        <w:r w:rsidR="00D3129F" w:rsidRPr="00806AA7">
          <w:rPr>
            <w:webHidden/>
          </w:rPr>
          <w:t>25</w:t>
        </w:r>
        <w:r w:rsidR="00EB3FDE" w:rsidRPr="00806AA7">
          <w:rPr>
            <w:webHidden/>
          </w:rPr>
          <w:fldChar w:fldCharType="end"/>
        </w:r>
      </w:hyperlink>
    </w:p>
    <w:p w14:paraId="3D1612D1" w14:textId="52BB6F0D"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50" w:history="1">
        <w:r w:rsidR="00EB3FDE" w:rsidRPr="00806AA7">
          <w:rPr>
            <w:rStyle w:val="Hyperlink"/>
          </w:rPr>
          <w:t>3.2.3.</w:t>
        </w:r>
        <w:r w:rsidR="00EB3FDE" w:rsidRPr="00806AA7">
          <w:rPr>
            <w:rFonts w:asciiTheme="minorHAnsi" w:hAnsiTheme="minorHAnsi" w:cstheme="minorBidi"/>
            <w:kern w:val="2"/>
            <w:sz w:val="22"/>
            <w14:ligatures w14:val="standardContextual"/>
          </w:rPr>
          <w:tab/>
        </w:r>
        <w:r w:rsidR="00EB3FDE" w:rsidRPr="00806AA7">
          <w:rPr>
            <w:rStyle w:val="Hyperlink"/>
          </w:rPr>
          <w:t>Rain Gauge</w:t>
        </w:r>
        <w:r w:rsidR="00EB3FDE" w:rsidRPr="00806AA7">
          <w:rPr>
            <w:webHidden/>
          </w:rPr>
          <w:tab/>
        </w:r>
        <w:r w:rsidR="00EB3FDE" w:rsidRPr="00806AA7">
          <w:rPr>
            <w:webHidden/>
          </w:rPr>
          <w:fldChar w:fldCharType="begin"/>
        </w:r>
        <w:r w:rsidR="00EB3FDE" w:rsidRPr="00806AA7">
          <w:rPr>
            <w:webHidden/>
          </w:rPr>
          <w:instrText xml:space="preserve"> PAGEREF _Toc145413650 \h </w:instrText>
        </w:r>
        <w:r w:rsidR="00EB3FDE" w:rsidRPr="00806AA7">
          <w:rPr>
            <w:webHidden/>
          </w:rPr>
        </w:r>
        <w:r w:rsidR="00EB3FDE" w:rsidRPr="00806AA7">
          <w:rPr>
            <w:webHidden/>
          </w:rPr>
          <w:fldChar w:fldCharType="separate"/>
        </w:r>
        <w:r w:rsidR="00D3129F" w:rsidRPr="00806AA7">
          <w:rPr>
            <w:webHidden/>
          </w:rPr>
          <w:t>35</w:t>
        </w:r>
        <w:r w:rsidR="00EB3FDE" w:rsidRPr="00806AA7">
          <w:rPr>
            <w:webHidden/>
          </w:rPr>
          <w:fldChar w:fldCharType="end"/>
        </w:r>
      </w:hyperlink>
    </w:p>
    <w:p w14:paraId="12DCC295" w14:textId="47AB7736"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51" w:history="1">
        <w:r w:rsidR="00EB3FDE" w:rsidRPr="00806AA7">
          <w:rPr>
            <w:rStyle w:val="Hyperlink"/>
          </w:rPr>
          <w:t>3.2.4.</w:t>
        </w:r>
        <w:r w:rsidR="00EB3FDE" w:rsidRPr="00806AA7">
          <w:rPr>
            <w:rFonts w:asciiTheme="minorHAnsi" w:hAnsiTheme="minorHAnsi" w:cstheme="minorBidi"/>
            <w:kern w:val="2"/>
            <w:sz w:val="22"/>
            <w14:ligatures w14:val="standardContextual"/>
          </w:rPr>
          <w:tab/>
        </w:r>
        <w:r w:rsidR="00EB3FDE" w:rsidRPr="00806AA7">
          <w:rPr>
            <w:rStyle w:val="Hyperlink"/>
          </w:rPr>
          <w:t>BME280</w:t>
        </w:r>
        <w:r w:rsidR="00EB3FDE" w:rsidRPr="00806AA7">
          <w:rPr>
            <w:webHidden/>
          </w:rPr>
          <w:tab/>
        </w:r>
        <w:r w:rsidR="00EB3FDE" w:rsidRPr="00806AA7">
          <w:rPr>
            <w:webHidden/>
          </w:rPr>
          <w:fldChar w:fldCharType="begin"/>
        </w:r>
        <w:r w:rsidR="00EB3FDE" w:rsidRPr="00806AA7">
          <w:rPr>
            <w:webHidden/>
          </w:rPr>
          <w:instrText xml:space="preserve"> PAGEREF _Toc145413651 \h </w:instrText>
        </w:r>
        <w:r w:rsidR="00EB3FDE" w:rsidRPr="00806AA7">
          <w:rPr>
            <w:webHidden/>
          </w:rPr>
        </w:r>
        <w:r w:rsidR="00EB3FDE" w:rsidRPr="00806AA7">
          <w:rPr>
            <w:webHidden/>
          </w:rPr>
          <w:fldChar w:fldCharType="separate"/>
        </w:r>
        <w:r w:rsidR="00D3129F" w:rsidRPr="00806AA7">
          <w:rPr>
            <w:webHidden/>
          </w:rPr>
          <w:t>36</w:t>
        </w:r>
        <w:r w:rsidR="00EB3FDE" w:rsidRPr="00806AA7">
          <w:rPr>
            <w:webHidden/>
          </w:rPr>
          <w:fldChar w:fldCharType="end"/>
        </w:r>
      </w:hyperlink>
    </w:p>
    <w:p w14:paraId="3A217BC3" w14:textId="31DBE31C"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52" w:history="1">
        <w:r w:rsidR="00EB3FDE" w:rsidRPr="00806AA7">
          <w:rPr>
            <w:rStyle w:val="Hyperlink"/>
          </w:rPr>
          <w:t>3.2.5.</w:t>
        </w:r>
        <w:r w:rsidR="00EB3FDE" w:rsidRPr="00806AA7">
          <w:rPr>
            <w:rFonts w:asciiTheme="minorHAnsi" w:hAnsiTheme="minorHAnsi" w:cstheme="minorBidi"/>
            <w:kern w:val="2"/>
            <w:sz w:val="22"/>
            <w14:ligatures w14:val="standardContextual"/>
          </w:rPr>
          <w:tab/>
        </w:r>
        <w:r w:rsidR="00EB3FDE" w:rsidRPr="00806AA7">
          <w:rPr>
            <w:rStyle w:val="Hyperlink"/>
          </w:rPr>
          <w:t>DS18B20</w:t>
        </w:r>
        <w:r w:rsidR="00EB3FDE" w:rsidRPr="00806AA7">
          <w:rPr>
            <w:webHidden/>
          </w:rPr>
          <w:tab/>
        </w:r>
        <w:r w:rsidR="00EB3FDE" w:rsidRPr="00806AA7">
          <w:rPr>
            <w:webHidden/>
          </w:rPr>
          <w:fldChar w:fldCharType="begin"/>
        </w:r>
        <w:r w:rsidR="00EB3FDE" w:rsidRPr="00806AA7">
          <w:rPr>
            <w:webHidden/>
          </w:rPr>
          <w:instrText xml:space="preserve"> PAGEREF _Toc145413652 \h </w:instrText>
        </w:r>
        <w:r w:rsidR="00EB3FDE" w:rsidRPr="00806AA7">
          <w:rPr>
            <w:webHidden/>
          </w:rPr>
        </w:r>
        <w:r w:rsidR="00EB3FDE" w:rsidRPr="00806AA7">
          <w:rPr>
            <w:webHidden/>
          </w:rPr>
          <w:fldChar w:fldCharType="separate"/>
        </w:r>
        <w:r w:rsidR="00D3129F" w:rsidRPr="00806AA7">
          <w:rPr>
            <w:webHidden/>
          </w:rPr>
          <w:t>36</w:t>
        </w:r>
        <w:r w:rsidR="00EB3FDE" w:rsidRPr="00806AA7">
          <w:rPr>
            <w:webHidden/>
          </w:rPr>
          <w:fldChar w:fldCharType="end"/>
        </w:r>
      </w:hyperlink>
    </w:p>
    <w:p w14:paraId="3195B312" w14:textId="4FB62D9C"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53" w:history="1">
        <w:r w:rsidR="00EB3FDE" w:rsidRPr="00806AA7">
          <w:rPr>
            <w:rStyle w:val="Hyperlink"/>
          </w:rPr>
          <w:t>3.3.</w:t>
        </w:r>
        <w:r w:rsidR="00EB3FDE" w:rsidRPr="00806AA7">
          <w:rPr>
            <w:rFonts w:asciiTheme="minorHAnsi" w:hAnsiTheme="minorHAnsi" w:cstheme="minorBidi"/>
            <w:kern w:val="2"/>
            <w:sz w:val="22"/>
            <w14:ligatures w14:val="standardContextual"/>
          </w:rPr>
          <w:tab/>
        </w:r>
        <w:r w:rsidR="00EB3FDE" w:rsidRPr="00806AA7">
          <w:rPr>
            <w:rStyle w:val="Hyperlink"/>
          </w:rPr>
          <w:t>SX1278</w:t>
        </w:r>
        <w:r w:rsidR="00EB3FDE" w:rsidRPr="00806AA7">
          <w:rPr>
            <w:webHidden/>
          </w:rPr>
          <w:tab/>
        </w:r>
        <w:r w:rsidR="00EB3FDE" w:rsidRPr="00806AA7">
          <w:rPr>
            <w:webHidden/>
          </w:rPr>
          <w:fldChar w:fldCharType="begin"/>
        </w:r>
        <w:r w:rsidR="00EB3FDE" w:rsidRPr="00806AA7">
          <w:rPr>
            <w:webHidden/>
          </w:rPr>
          <w:instrText xml:space="preserve"> PAGEREF _Toc145413653 \h </w:instrText>
        </w:r>
        <w:r w:rsidR="00EB3FDE" w:rsidRPr="00806AA7">
          <w:rPr>
            <w:webHidden/>
          </w:rPr>
        </w:r>
        <w:r w:rsidR="00EB3FDE" w:rsidRPr="00806AA7">
          <w:rPr>
            <w:webHidden/>
          </w:rPr>
          <w:fldChar w:fldCharType="separate"/>
        </w:r>
        <w:r w:rsidR="00D3129F" w:rsidRPr="00806AA7">
          <w:rPr>
            <w:webHidden/>
          </w:rPr>
          <w:t>38</w:t>
        </w:r>
        <w:r w:rsidR="00EB3FDE" w:rsidRPr="00806AA7">
          <w:rPr>
            <w:webHidden/>
          </w:rPr>
          <w:fldChar w:fldCharType="end"/>
        </w:r>
      </w:hyperlink>
    </w:p>
    <w:p w14:paraId="57037B1A" w14:textId="7F13E6AC"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54" w:history="1">
        <w:r w:rsidR="00EB3FDE" w:rsidRPr="00806AA7">
          <w:rPr>
            <w:rStyle w:val="Hyperlink"/>
          </w:rPr>
          <w:t>3.4.</w:t>
        </w:r>
        <w:r w:rsidR="00EB3FDE" w:rsidRPr="00806AA7">
          <w:rPr>
            <w:rFonts w:asciiTheme="minorHAnsi" w:hAnsiTheme="minorHAnsi" w:cstheme="minorBidi"/>
            <w:kern w:val="2"/>
            <w:sz w:val="22"/>
            <w14:ligatures w14:val="standardContextual"/>
          </w:rPr>
          <w:tab/>
        </w:r>
        <w:r w:rsidR="00EB3FDE" w:rsidRPr="00806AA7">
          <w:rPr>
            <w:rStyle w:val="Hyperlink"/>
          </w:rPr>
          <w:t>Other Modules</w:t>
        </w:r>
        <w:r w:rsidR="00EB3FDE" w:rsidRPr="00806AA7">
          <w:rPr>
            <w:webHidden/>
          </w:rPr>
          <w:tab/>
        </w:r>
        <w:r w:rsidR="00EB3FDE" w:rsidRPr="00806AA7">
          <w:rPr>
            <w:webHidden/>
          </w:rPr>
          <w:fldChar w:fldCharType="begin"/>
        </w:r>
        <w:r w:rsidR="00EB3FDE" w:rsidRPr="00806AA7">
          <w:rPr>
            <w:webHidden/>
          </w:rPr>
          <w:instrText xml:space="preserve"> PAGEREF _Toc145413654 \h </w:instrText>
        </w:r>
        <w:r w:rsidR="00EB3FDE" w:rsidRPr="00806AA7">
          <w:rPr>
            <w:webHidden/>
          </w:rPr>
        </w:r>
        <w:r w:rsidR="00EB3FDE" w:rsidRPr="00806AA7">
          <w:rPr>
            <w:webHidden/>
          </w:rPr>
          <w:fldChar w:fldCharType="separate"/>
        </w:r>
        <w:r w:rsidR="00D3129F" w:rsidRPr="00806AA7">
          <w:rPr>
            <w:webHidden/>
          </w:rPr>
          <w:t>39</w:t>
        </w:r>
        <w:r w:rsidR="00EB3FDE" w:rsidRPr="00806AA7">
          <w:rPr>
            <w:webHidden/>
          </w:rPr>
          <w:fldChar w:fldCharType="end"/>
        </w:r>
      </w:hyperlink>
    </w:p>
    <w:p w14:paraId="3B966BD0" w14:textId="4CC961C5"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55" w:history="1">
        <w:r w:rsidR="00EB3FDE" w:rsidRPr="00806AA7">
          <w:rPr>
            <w:rStyle w:val="Hyperlink"/>
          </w:rPr>
          <w:t>3.4.1.</w:t>
        </w:r>
        <w:r w:rsidR="00EB3FDE" w:rsidRPr="00806AA7">
          <w:rPr>
            <w:rFonts w:asciiTheme="minorHAnsi" w:hAnsiTheme="minorHAnsi" w:cstheme="minorBidi"/>
            <w:kern w:val="2"/>
            <w:sz w:val="22"/>
            <w14:ligatures w14:val="standardContextual"/>
          </w:rPr>
          <w:tab/>
        </w:r>
        <w:r w:rsidR="00EB3FDE" w:rsidRPr="00806AA7">
          <w:rPr>
            <w:rStyle w:val="Hyperlink"/>
          </w:rPr>
          <w:t>DS3231SN</w:t>
        </w:r>
        <w:r w:rsidR="00EB3FDE" w:rsidRPr="00806AA7">
          <w:rPr>
            <w:webHidden/>
          </w:rPr>
          <w:tab/>
        </w:r>
        <w:r w:rsidR="00EB3FDE" w:rsidRPr="00806AA7">
          <w:rPr>
            <w:webHidden/>
          </w:rPr>
          <w:fldChar w:fldCharType="begin"/>
        </w:r>
        <w:r w:rsidR="00EB3FDE" w:rsidRPr="00806AA7">
          <w:rPr>
            <w:webHidden/>
          </w:rPr>
          <w:instrText xml:space="preserve"> PAGEREF _Toc145413655 \h </w:instrText>
        </w:r>
        <w:r w:rsidR="00EB3FDE" w:rsidRPr="00806AA7">
          <w:rPr>
            <w:webHidden/>
          </w:rPr>
        </w:r>
        <w:r w:rsidR="00EB3FDE" w:rsidRPr="00806AA7">
          <w:rPr>
            <w:webHidden/>
          </w:rPr>
          <w:fldChar w:fldCharType="separate"/>
        </w:r>
        <w:r w:rsidR="00D3129F" w:rsidRPr="00806AA7">
          <w:rPr>
            <w:webHidden/>
          </w:rPr>
          <w:t>39</w:t>
        </w:r>
        <w:r w:rsidR="00EB3FDE" w:rsidRPr="00806AA7">
          <w:rPr>
            <w:webHidden/>
          </w:rPr>
          <w:fldChar w:fldCharType="end"/>
        </w:r>
      </w:hyperlink>
    </w:p>
    <w:p w14:paraId="14B2DC76" w14:textId="17300C28" w:rsidR="00EB3FDE" w:rsidRPr="00806AA7" w:rsidRDefault="00C70648">
      <w:pPr>
        <w:pStyle w:val="TOC3"/>
        <w:tabs>
          <w:tab w:val="left" w:pos="1320"/>
          <w:tab w:val="right" w:leader="dot" w:pos="9628"/>
        </w:tabs>
        <w:rPr>
          <w:rFonts w:asciiTheme="minorHAnsi" w:hAnsiTheme="minorHAnsi" w:cstheme="minorBidi"/>
          <w:kern w:val="2"/>
          <w:sz w:val="22"/>
          <w14:ligatures w14:val="standardContextual"/>
        </w:rPr>
      </w:pPr>
      <w:hyperlink w:anchor="_Toc145413656" w:history="1">
        <w:r w:rsidR="00EB3FDE" w:rsidRPr="00806AA7">
          <w:rPr>
            <w:rStyle w:val="Hyperlink"/>
          </w:rPr>
          <w:t>3.4.2.</w:t>
        </w:r>
        <w:r w:rsidR="00EB3FDE" w:rsidRPr="00806AA7">
          <w:rPr>
            <w:rFonts w:asciiTheme="minorHAnsi" w:hAnsiTheme="minorHAnsi" w:cstheme="minorBidi"/>
            <w:kern w:val="2"/>
            <w:sz w:val="22"/>
            <w14:ligatures w14:val="standardContextual"/>
          </w:rPr>
          <w:tab/>
        </w:r>
        <w:r w:rsidR="00EB3FDE" w:rsidRPr="00806AA7">
          <w:rPr>
            <w:rStyle w:val="Hyperlink"/>
          </w:rPr>
          <w:t>microSD Card</w:t>
        </w:r>
        <w:r w:rsidR="00EB3FDE" w:rsidRPr="00806AA7">
          <w:rPr>
            <w:webHidden/>
          </w:rPr>
          <w:tab/>
        </w:r>
        <w:r w:rsidR="00EB3FDE" w:rsidRPr="00806AA7">
          <w:rPr>
            <w:webHidden/>
          </w:rPr>
          <w:fldChar w:fldCharType="begin"/>
        </w:r>
        <w:r w:rsidR="00EB3FDE" w:rsidRPr="00806AA7">
          <w:rPr>
            <w:webHidden/>
          </w:rPr>
          <w:instrText xml:space="preserve"> PAGEREF _Toc145413656 \h </w:instrText>
        </w:r>
        <w:r w:rsidR="00EB3FDE" w:rsidRPr="00806AA7">
          <w:rPr>
            <w:webHidden/>
          </w:rPr>
        </w:r>
        <w:r w:rsidR="00EB3FDE" w:rsidRPr="00806AA7">
          <w:rPr>
            <w:webHidden/>
          </w:rPr>
          <w:fldChar w:fldCharType="separate"/>
        </w:r>
        <w:r w:rsidR="00D3129F" w:rsidRPr="00806AA7">
          <w:rPr>
            <w:webHidden/>
          </w:rPr>
          <w:t>40</w:t>
        </w:r>
        <w:r w:rsidR="00EB3FDE" w:rsidRPr="00806AA7">
          <w:rPr>
            <w:webHidden/>
          </w:rPr>
          <w:fldChar w:fldCharType="end"/>
        </w:r>
      </w:hyperlink>
    </w:p>
    <w:p w14:paraId="2CC062CD" w14:textId="5BC1B2E7"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57" w:history="1">
        <w:r w:rsidR="00EB3FDE" w:rsidRPr="00806AA7">
          <w:rPr>
            <w:rStyle w:val="Hyperlink"/>
          </w:rPr>
          <w:t>3.5.</w:t>
        </w:r>
        <w:r w:rsidR="00EB3FDE" w:rsidRPr="00806AA7">
          <w:rPr>
            <w:rFonts w:asciiTheme="minorHAnsi" w:hAnsiTheme="minorHAnsi" w:cstheme="minorBidi"/>
            <w:kern w:val="2"/>
            <w:sz w:val="22"/>
            <w14:ligatures w14:val="standardContextual"/>
          </w:rPr>
          <w:tab/>
        </w:r>
        <w:r w:rsidR="00EB3FDE" w:rsidRPr="00806AA7">
          <w:rPr>
            <w:rStyle w:val="Hyperlink"/>
          </w:rPr>
          <w:t>System Powering</w:t>
        </w:r>
        <w:r w:rsidR="00EB3FDE" w:rsidRPr="00806AA7">
          <w:rPr>
            <w:webHidden/>
          </w:rPr>
          <w:tab/>
        </w:r>
        <w:r w:rsidR="00EB3FDE" w:rsidRPr="00806AA7">
          <w:rPr>
            <w:webHidden/>
          </w:rPr>
          <w:fldChar w:fldCharType="begin"/>
        </w:r>
        <w:r w:rsidR="00EB3FDE" w:rsidRPr="00806AA7">
          <w:rPr>
            <w:webHidden/>
          </w:rPr>
          <w:instrText xml:space="preserve"> PAGEREF _Toc145413657 \h </w:instrText>
        </w:r>
        <w:r w:rsidR="00EB3FDE" w:rsidRPr="00806AA7">
          <w:rPr>
            <w:webHidden/>
          </w:rPr>
        </w:r>
        <w:r w:rsidR="00EB3FDE" w:rsidRPr="00806AA7">
          <w:rPr>
            <w:webHidden/>
          </w:rPr>
          <w:fldChar w:fldCharType="separate"/>
        </w:r>
        <w:r w:rsidR="00D3129F" w:rsidRPr="00806AA7">
          <w:rPr>
            <w:webHidden/>
          </w:rPr>
          <w:t>40</w:t>
        </w:r>
        <w:r w:rsidR="00EB3FDE" w:rsidRPr="00806AA7">
          <w:rPr>
            <w:webHidden/>
          </w:rPr>
          <w:fldChar w:fldCharType="end"/>
        </w:r>
      </w:hyperlink>
    </w:p>
    <w:p w14:paraId="6B9B1455" w14:textId="61853627"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58" w:history="1">
        <w:r w:rsidR="00EB3FDE" w:rsidRPr="00806AA7">
          <w:rPr>
            <w:rStyle w:val="Hyperlink"/>
          </w:rPr>
          <w:t>3.6.</w:t>
        </w:r>
        <w:r w:rsidR="00EB3FDE" w:rsidRPr="00806AA7">
          <w:rPr>
            <w:rFonts w:asciiTheme="minorHAnsi" w:hAnsiTheme="minorHAnsi" w:cstheme="minorBidi"/>
            <w:kern w:val="2"/>
            <w:sz w:val="22"/>
            <w14:ligatures w14:val="standardContextual"/>
          </w:rPr>
          <w:tab/>
        </w:r>
        <w:r w:rsidR="00EB3FDE" w:rsidRPr="00806AA7">
          <w:rPr>
            <w:rStyle w:val="Hyperlink"/>
          </w:rPr>
          <w:t>Server</w:t>
        </w:r>
        <w:r w:rsidR="00EB3FDE" w:rsidRPr="00806AA7">
          <w:rPr>
            <w:webHidden/>
          </w:rPr>
          <w:tab/>
        </w:r>
        <w:r w:rsidR="00EB3FDE" w:rsidRPr="00806AA7">
          <w:rPr>
            <w:webHidden/>
          </w:rPr>
          <w:fldChar w:fldCharType="begin"/>
        </w:r>
        <w:r w:rsidR="00EB3FDE" w:rsidRPr="00806AA7">
          <w:rPr>
            <w:webHidden/>
          </w:rPr>
          <w:instrText xml:space="preserve"> PAGEREF _Toc145413658 \h </w:instrText>
        </w:r>
        <w:r w:rsidR="00EB3FDE" w:rsidRPr="00806AA7">
          <w:rPr>
            <w:webHidden/>
          </w:rPr>
        </w:r>
        <w:r w:rsidR="00EB3FDE" w:rsidRPr="00806AA7">
          <w:rPr>
            <w:webHidden/>
          </w:rPr>
          <w:fldChar w:fldCharType="separate"/>
        </w:r>
        <w:r w:rsidR="00D3129F" w:rsidRPr="00806AA7">
          <w:rPr>
            <w:webHidden/>
          </w:rPr>
          <w:t>41</w:t>
        </w:r>
        <w:r w:rsidR="00EB3FDE" w:rsidRPr="00806AA7">
          <w:rPr>
            <w:webHidden/>
          </w:rPr>
          <w:fldChar w:fldCharType="end"/>
        </w:r>
      </w:hyperlink>
    </w:p>
    <w:p w14:paraId="3767F41F" w14:textId="70A7159F" w:rsidR="00EB3FDE" w:rsidRPr="00806AA7" w:rsidRDefault="00C70648">
      <w:pPr>
        <w:pStyle w:val="TOC1"/>
        <w:tabs>
          <w:tab w:val="left" w:pos="440"/>
          <w:tab w:val="right" w:leader="dot" w:pos="9628"/>
        </w:tabs>
        <w:rPr>
          <w:rFonts w:asciiTheme="minorHAnsi" w:hAnsiTheme="minorHAnsi" w:cstheme="minorBidi"/>
          <w:kern w:val="2"/>
          <w:sz w:val="22"/>
          <w14:ligatures w14:val="standardContextual"/>
        </w:rPr>
      </w:pPr>
      <w:hyperlink w:anchor="_Toc145413659" w:history="1">
        <w:r w:rsidR="00EB3FDE" w:rsidRPr="00806AA7">
          <w:rPr>
            <w:rStyle w:val="Hyperlink"/>
          </w:rPr>
          <w:t>4.</w:t>
        </w:r>
        <w:r w:rsidR="00EB3FDE" w:rsidRPr="00806AA7">
          <w:rPr>
            <w:rFonts w:asciiTheme="minorHAnsi" w:hAnsiTheme="minorHAnsi" w:cstheme="minorBidi"/>
            <w:kern w:val="2"/>
            <w:sz w:val="22"/>
            <w14:ligatures w14:val="standardContextual"/>
          </w:rPr>
          <w:tab/>
        </w:r>
        <w:r w:rsidR="00EB3FDE" w:rsidRPr="00806AA7">
          <w:rPr>
            <w:rStyle w:val="Hyperlink"/>
          </w:rPr>
          <w:t>Experimental Characterisation</w:t>
        </w:r>
        <w:r w:rsidR="00EB3FDE" w:rsidRPr="00806AA7">
          <w:rPr>
            <w:webHidden/>
          </w:rPr>
          <w:tab/>
        </w:r>
        <w:r w:rsidR="00EB3FDE" w:rsidRPr="00806AA7">
          <w:rPr>
            <w:webHidden/>
          </w:rPr>
          <w:fldChar w:fldCharType="begin"/>
        </w:r>
        <w:r w:rsidR="00EB3FDE" w:rsidRPr="00806AA7">
          <w:rPr>
            <w:webHidden/>
          </w:rPr>
          <w:instrText xml:space="preserve"> PAGEREF _Toc145413659 \h </w:instrText>
        </w:r>
        <w:r w:rsidR="00EB3FDE" w:rsidRPr="00806AA7">
          <w:rPr>
            <w:webHidden/>
          </w:rPr>
        </w:r>
        <w:r w:rsidR="00EB3FDE" w:rsidRPr="00806AA7">
          <w:rPr>
            <w:webHidden/>
          </w:rPr>
          <w:fldChar w:fldCharType="separate"/>
        </w:r>
        <w:r w:rsidR="00D3129F" w:rsidRPr="00806AA7">
          <w:rPr>
            <w:webHidden/>
          </w:rPr>
          <w:t>42</w:t>
        </w:r>
        <w:r w:rsidR="00EB3FDE" w:rsidRPr="00806AA7">
          <w:rPr>
            <w:webHidden/>
          </w:rPr>
          <w:fldChar w:fldCharType="end"/>
        </w:r>
      </w:hyperlink>
    </w:p>
    <w:p w14:paraId="2A0D0AD3" w14:textId="669AE4A7"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0" w:history="1">
        <w:r w:rsidR="00EB3FDE" w:rsidRPr="00806AA7">
          <w:rPr>
            <w:rStyle w:val="Hyperlink"/>
          </w:rPr>
          <w:t>4.1.</w:t>
        </w:r>
        <w:r w:rsidR="00EB3FDE" w:rsidRPr="00806AA7">
          <w:rPr>
            <w:rFonts w:asciiTheme="minorHAnsi" w:hAnsiTheme="minorHAnsi" w:cstheme="minorBidi"/>
            <w:kern w:val="2"/>
            <w:sz w:val="22"/>
            <w14:ligatures w14:val="standardContextual"/>
          </w:rPr>
          <w:tab/>
        </w:r>
        <w:r w:rsidR="00EB3FDE" w:rsidRPr="00806AA7">
          <w:rPr>
            <w:rStyle w:val="Hyperlink"/>
          </w:rPr>
          <w:t>Anemometer</w:t>
        </w:r>
        <w:r w:rsidR="00EB3FDE" w:rsidRPr="00806AA7">
          <w:rPr>
            <w:webHidden/>
          </w:rPr>
          <w:tab/>
        </w:r>
        <w:r w:rsidR="00EB3FDE" w:rsidRPr="00806AA7">
          <w:rPr>
            <w:webHidden/>
          </w:rPr>
          <w:fldChar w:fldCharType="begin"/>
        </w:r>
        <w:r w:rsidR="00EB3FDE" w:rsidRPr="00806AA7">
          <w:rPr>
            <w:webHidden/>
          </w:rPr>
          <w:instrText xml:space="preserve"> PAGEREF _Toc145413660 \h </w:instrText>
        </w:r>
        <w:r w:rsidR="00EB3FDE" w:rsidRPr="00806AA7">
          <w:rPr>
            <w:webHidden/>
          </w:rPr>
        </w:r>
        <w:r w:rsidR="00EB3FDE" w:rsidRPr="00806AA7">
          <w:rPr>
            <w:webHidden/>
          </w:rPr>
          <w:fldChar w:fldCharType="separate"/>
        </w:r>
        <w:r w:rsidR="00D3129F" w:rsidRPr="00806AA7">
          <w:rPr>
            <w:webHidden/>
          </w:rPr>
          <w:t>42</w:t>
        </w:r>
        <w:r w:rsidR="00EB3FDE" w:rsidRPr="00806AA7">
          <w:rPr>
            <w:webHidden/>
          </w:rPr>
          <w:fldChar w:fldCharType="end"/>
        </w:r>
      </w:hyperlink>
    </w:p>
    <w:p w14:paraId="51651805" w14:textId="1EFF3AC9"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1" w:history="1">
        <w:r w:rsidR="00EB3FDE" w:rsidRPr="00806AA7">
          <w:rPr>
            <w:rStyle w:val="Hyperlink"/>
          </w:rPr>
          <w:t>4.2.</w:t>
        </w:r>
        <w:r w:rsidR="00EB3FDE" w:rsidRPr="00806AA7">
          <w:rPr>
            <w:rFonts w:asciiTheme="minorHAnsi" w:hAnsiTheme="minorHAnsi" w:cstheme="minorBidi"/>
            <w:kern w:val="2"/>
            <w:sz w:val="22"/>
            <w14:ligatures w14:val="standardContextual"/>
          </w:rPr>
          <w:tab/>
        </w:r>
        <w:r w:rsidR="00EB3FDE" w:rsidRPr="00806AA7">
          <w:rPr>
            <w:rStyle w:val="Hyperlink"/>
          </w:rPr>
          <w:t>Wind Vane</w:t>
        </w:r>
        <w:r w:rsidR="00EB3FDE" w:rsidRPr="00806AA7">
          <w:rPr>
            <w:webHidden/>
          </w:rPr>
          <w:tab/>
        </w:r>
        <w:r w:rsidR="00EB3FDE" w:rsidRPr="00806AA7">
          <w:rPr>
            <w:webHidden/>
          </w:rPr>
          <w:fldChar w:fldCharType="begin"/>
        </w:r>
        <w:r w:rsidR="00EB3FDE" w:rsidRPr="00806AA7">
          <w:rPr>
            <w:webHidden/>
          </w:rPr>
          <w:instrText xml:space="preserve"> PAGEREF _Toc145413661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2E5749B7" w14:textId="629FE4CF"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2" w:history="1">
        <w:r w:rsidR="00EB3FDE" w:rsidRPr="00806AA7">
          <w:rPr>
            <w:rStyle w:val="Hyperlink"/>
          </w:rPr>
          <w:t>4.3.</w:t>
        </w:r>
        <w:r w:rsidR="00EB3FDE" w:rsidRPr="00806AA7">
          <w:rPr>
            <w:rFonts w:asciiTheme="minorHAnsi" w:hAnsiTheme="minorHAnsi" w:cstheme="minorBidi"/>
            <w:kern w:val="2"/>
            <w:sz w:val="22"/>
            <w14:ligatures w14:val="standardContextual"/>
          </w:rPr>
          <w:tab/>
        </w:r>
        <w:r w:rsidR="00EB3FDE" w:rsidRPr="00806AA7">
          <w:rPr>
            <w:rStyle w:val="Hyperlink"/>
          </w:rPr>
          <w:t>Rain Gauge</w:t>
        </w:r>
        <w:r w:rsidR="00EB3FDE" w:rsidRPr="00806AA7">
          <w:rPr>
            <w:webHidden/>
          </w:rPr>
          <w:tab/>
        </w:r>
        <w:r w:rsidR="00EB3FDE" w:rsidRPr="00806AA7">
          <w:rPr>
            <w:webHidden/>
          </w:rPr>
          <w:fldChar w:fldCharType="begin"/>
        </w:r>
        <w:r w:rsidR="00EB3FDE" w:rsidRPr="00806AA7">
          <w:rPr>
            <w:webHidden/>
          </w:rPr>
          <w:instrText xml:space="preserve"> PAGEREF _Toc145413662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65B3B969" w14:textId="19573A5C"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3" w:history="1">
        <w:r w:rsidR="00EB3FDE" w:rsidRPr="00806AA7">
          <w:rPr>
            <w:rStyle w:val="Hyperlink"/>
          </w:rPr>
          <w:t>4.4.</w:t>
        </w:r>
        <w:r w:rsidR="00EB3FDE" w:rsidRPr="00806AA7">
          <w:rPr>
            <w:rFonts w:asciiTheme="minorHAnsi" w:hAnsiTheme="minorHAnsi" w:cstheme="minorBidi"/>
            <w:kern w:val="2"/>
            <w:sz w:val="22"/>
            <w14:ligatures w14:val="standardContextual"/>
          </w:rPr>
          <w:tab/>
        </w:r>
        <w:r w:rsidR="00EB3FDE" w:rsidRPr="00806AA7">
          <w:rPr>
            <w:rStyle w:val="Hyperlink"/>
          </w:rPr>
          <w:t>Temperature Sensors</w:t>
        </w:r>
        <w:r w:rsidR="00EB3FDE" w:rsidRPr="00806AA7">
          <w:rPr>
            <w:webHidden/>
          </w:rPr>
          <w:tab/>
        </w:r>
        <w:r w:rsidR="00EB3FDE" w:rsidRPr="00806AA7">
          <w:rPr>
            <w:webHidden/>
          </w:rPr>
          <w:fldChar w:fldCharType="begin"/>
        </w:r>
        <w:r w:rsidR="00EB3FDE" w:rsidRPr="00806AA7">
          <w:rPr>
            <w:webHidden/>
          </w:rPr>
          <w:instrText xml:space="preserve"> PAGEREF _Toc145413663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3ADCD95F" w14:textId="76959BEB"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4" w:history="1">
        <w:r w:rsidR="00EB3FDE" w:rsidRPr="00806AA7">
          <w:rPr>
            <w:rStyle w:val="Hyperlink"/>
          </w:rPr>
          <w:t>4.5.</w:t>
        </w:r>
        <w:r w:rsidR="00EB3FDE" w:rsidRPr="00806AA7">
          <w:rPr>
            <w:rFonts w:asciiTheme="minorHAnsi" w:hAnsiTheme="minorHAnsi" w:cstheme="minorBidi"/>
            <w:kern w:val="2"/>
            <w:sz w:val="22"/>
            <w14:ligatures w14:val="standardContextual"/>
          </w:rPr>
          <w:tab/>
        </w:r>
        <w:r w:rsidR="00EB3FDE" w:rsidRPr="00806AA7">
          <w:rPr>
            <w:rStyle w:val="Hyperlink"/>
          </w:rPr>
          <w:t>Hygrometer – Barometer</w:t>
        </w:r>
        <w:r w:rsidR="00EB3FDE" w:rsidRPr="00806AA7">
          <w:rPr>
            <w:webHidden/>
          </w:rPr>
          <w:tab/>
        </w:r>
        <w:r w:rsidR="00EB3FDE" w:rsidRPr="00806AA7">
          <w:rPr>
            <w:webHidden/>
          </w:rPr>
          <w:fldChar w:fldCharType="begin"/>
        </w:r>
        <w:r w:rsidR="00EB3FDE" w:rsidRPr="00806AA7">
          <w:rPr>
            <w:webHidden/>
          </w:rPr>
          <w:instrText xml:space="preserve"> PAGEREF _Toc145413664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458BDE63" w14:textId="55C53D99"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5" w:history="1">
        <w:r w:rsidR="00EB3FDE" w:rsidRPr="00806AA7">
          <w:rPr>
            <w:rStyle w:val="Hyperlink"/>
          </w:rPr>
          <w:t>4.6.</w:t>
        </w:r>
        <w:r w:rsidR="00EB3FDE" w:rsidRPr="00806AA7">
          <w:rPr>
            <w:rFonts w:asciiTheme="minorHAnsi" w:hAnsiTheme="minorHAnsi" w:cstheme="minorBidi"/>
            <w:kern w:val="2"/>
            <w:sz w:val="22"/>
            <w14:ligatures w14:val="standardContextual"/>
          </w:rPr>
          <w:tab/>
        </w:r>
        <w:r w:rsidR="00EB3FDE" w:rsidRPr="00806AA7">
          <w:rPr>
            <w:rStyle w:val="Hyperlink"/>
          </w:rPr>
          <w:t>LoRa Connectivity – ThingSpeak</w:t>
        </w:r>
        <w:r w:rsidR="00EB3FDE" w:rsidRPr="00806AA7">
          <w:rPr>
            <w:webHidden/>
          </w:rPr>
          <w:tab/>
        </w:r>
        <w:r w:rsidR="00EB3FDE" w:rsidRPr="00806AA7">
          <w:rPr>
            <w:webHidden/>
          </w:rPr>
          <w:fldChar w:fldCharType="begin"/>
        </w:r>
        <w:r w:rsidR="00EB3FDE" w:rsidRPr="00806AA7">
          <w:rPr>
            <w:webHidden/>
          </w:rPr>
          <w:instrText xml:space="preserve"> PAGEREF _Toc145413665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21DF63BE" w14:textId="3F2D552D" w:rsidR="00EB3FDE" w:rsidRPr="00806AA7" w:rsidRDefault="00C70648">
      <w:pPr>
        <w:pStyle w:val="TOC2"/>
        <w:tabs>
          <w:tab w:val="left" w:pos="880"/>
          <w:tab w:val="right" w:leader="dot" w:pos="9628"/>
        </w:tabs>
        <w:rPr>
          <w:rFonts w:asciiTheme="minorHAnsi" w:hAnsiTheme="minorHAnsi" w:cstheme="minorBidi"/>
          <w:kern w:val="2"/>
          <w:sz w:val="22"/>
          <w14:ligatures w14:val="standardContextual"/>
        </w:rPr>
      </w:pPr>
      <w:hyperlink w:anchor="_Toc145413666" w:history="1">
        <w:r w:rsidR="00EB3FDE" w:rsidRPr="00806AA7">
          <w:rPr>
            <w:rStyle w:val="Hyperlink"/>
          </w:rPr>
          <w:t>4.7.</w:t>
        </w:r>
        <w:r w:rsidR="00EB3FDE" w:rsidRPr="00806AA7">
          <w:rPr>
            <w:rFonts w:asciiTheme="minorHAnsi" w:hAnsiTheme="minorHAnsi" w:cstheme="minorBidi"/>
            <w:kern w:val="2"/>
            <w:sz w:val="22"/>
            <w14:ligatures w14:val="standardContextual"/>
          </w:rPr>
          <w:tab/>
        </w:r>
        <w:r w:rsidR="00EB3FDE" w:rsidRPr="00806AA7">
          <w:rPr>
            <w:rStyle w:val="Hyperlink"/>
          </w:rPr>
          <w:t>LoRa Range Test</w:t>
        </w:r>
        <w:r w:rsidR="00EB3FDE" w:rsidRPr="00806AA7">
          <w:rPr>
            <w:webHidden/>
          </w:rPr>
          <w:tab/>
        </w:r>
        <w:r w:rsidR="00EB3FDE" w:rsidRPr="00806AA7">
          <w:rPr>
            <w:webHidden/>
          </w:rPr>
          <w:fldChar w:fldCharType="begin"/>
        </w:r>
        <w:r w:rsidR="00EB3FDE" w:rsidRPr="00806AA7">
          <w:rPr>
            <w:webHidden/>
          </w:rPr>
          <w:instrText xml:space="preserve"> PAGEREF _Toc145413666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12023975" w14:textId="546BF704" w:rsidR="00EB3FDE" w:rsidRPr="00806AA7" w:rsidRDefault="00C70648">
      <w:pPr>
        <w:pStyle w:val="TOC1"/>
        <w:tabs>
          <w:tab w:val="left" w:pos="440"/>
          <w:tab w:val="right" w:leader="dot" w:pos="9628"/>
        </w:tabs>
        <w:rPr>
          <w:rFonts w:asciiTheme="minorHAnsi" w:hAnsiTheme="minorHAnsi" w:cstheme="minorBidi"/>
          <w:kern w:val="2"/>
          <w:sz w:val="22"/>
          <w14:ligatures w14:val="standardContextual"/>
        </w:rPr>
      </w:pPr>
      <w:hyperlink w:anchor="_Toc145413667" w:history="1">
        <w:r w:rsidR="00EB3FDE" w:rsidRPr="00806AA7">
          <w:rPr>
            <w:rStyle w:val="Hyperlink"/>
          </w:rPr>
          <w:t>5.</w:t>
        </w:r>
        <w:r w:rsidR="00EB3FDE" w:rsidRPr="00806AA7">
          <w:rPr>
            <w:rFonts w:asciiTheme="minorHAnsi" w:hAnsiTheme="minorHAnsi" w:cstheme="minorBidi"/>
            <w:kern w:val="2"/>
            <w:sz w:val="22"/>
            <w14:ligatures w14:val="standardContextual"/>
          </w:rPr>
          <w:tab/>
        </w:r>
        <w:r w:rsidR="00EB3FDE" w:rsidRPr="00806AA7">
          <w:rPr>
            <w:rStyle w:val="Hyperlink"/>
          </w:rPr>
          <w:t>Conclusion and Future Work</w:t>
        </w:r>
        <w:r w:rsidR="00EB3FDE" w:rsidRPr="00806AA7">
          <w:rPr>
            <w:webHidden/>
          </w:rPr>
          <w:tab/>
        </w:r>
        <w:r w:rsidR="00EB3FDE" w:rsidRPr="00806AA7">
          <w:rPr>
            <w:webHidden/>
          </w:rPr>
          <w:fldChar w:fldCharType="begin"/>
        </w:r>
        <w:r w:rsidR="00EB3FDE" w:rsidRPr="00806AA7">
          <w:rPr>
            <w:webHidden/>
          </w:rPr>
          <w:instrText xml:space="preserve"> PAGEREF _Toc145413667 \h </w:instrText>
        </w:r>
        <w:r w:rsidR="00EB3FDE" w:rsidRPr="00806AA7">
          <w:rPr>
            <w:webHidden/>
          </w:rPr>
        </w:r>
        <w:r w:rsidR="00EB3FDE" w:rsidRPr="00806AA7">
          <w:rPr>
            <w:webHidden/>
          </w:rPr>
          <w:fldChar w:fldCharType="separate"/>
        </w:r>
        <w:r w:rsidR="00D3129F" w:rsidRPr="00806AA7">
          <w:rPr>
            <w:webHidden/>
          </w:rPr>
          <w:t>53</w:t>
        </w:r>
        <w:r w:rsidR="00EB3FDE" w:rsidRPr="00806AA7">
          <w:rPr>
            <w:webHidden/>
          </w:rPr>
          <w:fldChar w:fldCharType="end"/>
        </w:r>
      </w:hyperlink>
    </w:p>
    <w:p w14:paraId="7A62F147" w14:textId="38FB3914"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68" w:history="1">
        <w:r w:rsidR="00EB3FDE" w:rsidRPr="00806AA7">
          <w:rPr>
            <w:rStyle w:val="Hyperlink"/>
          </w:rPr>
          <w:t>APPENDIX A. HAL and DMA Configuration Functions for ADC</w:t>
        </w:r>
        <w:r w:rsidR="00EB3FDE" w:rsidRPr="00806AA7">
          <w:rPr>
            <w:webHidden/>
          </w:rPr>
          <w:tab/>
        </w:r>
        <w:r w:rsidR="00EB3FDE" w:rsidRPr="00806AA7">
          <w:rPr>
            <w:webHidden/>
          </w:rPr>
          <w:fldChar w:fldCharType="begin"/>
        </w:r>
        <w:r w:rsidR="00EB3FDE" w:rsidRPr="00806AA7">
          <w:rPr>
            <w:webHidden/>
          </w:rPr>
          <w:instrText xml:space="preserve"> PAGEREF _Toc145413668 \h </w:instrText>
        </w:r>
        <w:r w:rsidR="00EB3FDE" w:rsidRPr="00806AA7">
          <w:rPr>
            <w:webHidden/>
          </w:rPr>
        </w:r>
        <w:r w:rsidR="00EB3FDE" w:rsidRPr="00806AA7">
          <w:rPr>
            <w:webHidden/>
          </w:rPr>
          <w:fldChar w:fldCharType="separate"/>
        </w:r>
        <w:r w:rsidR="00D3129F" w:rsidRPr="00806AA7">
          <w:rPr>
            <w:webHidden/>
          </w:rPr>
          <w:t>ix</w:t>
        </w:r>
        <w:r w:rsidR="00EB3FDE" w:rsidRPr="00806AA7">
          <w:rPr>
            <w:webHidden/>
          </w:rPr>
          <w:fldChar w:fldCharType="end"/>
        </w:r>
      </w:hyperlink>
    </w:p>
    <w:p w14:paraId="40CF1E57" w14:textId="04E7EFCF"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69" w:history="1">
        <w:r w:rsidR="00EB3FDE" w:rsidRPr="00806AA7">
          <w:rPr>
            <w:rStyle w:val="Hyperlink"/>
          </w:rPr>
          <w:t>APPENDIX B. LoRa Range Test – Node’s Log</w:t>
        </w:r>
        <w:r w:rsidR="00EB3FDE" w:rsidRPr="00806AA7">
          <w:rPr>
            <w:webHidden/>
          </w:rPr>
          <w:tab/>
        </w:r>
        <w:r w:rsidR="00EB3FDE" w:rsidRPr="00806AA7">
          <w:rPr>
            <w:webHidden/>
          </w:rPr>
          <w:fldChar w:fldCharType="begin"/>
        </w:r>
        <w:r w:rsidR="00EB3FDE" w:rsidRPr="00806AA7">
          <w:rPr>
            <w:webHidden/>
          </w:rPr>
          <w:instrText xml:space="preserve"> PAGEREF _Toc145413669 \h </w:instrText>
        </w:r>
        <w:r w:rsidR="00EB3FDE" w:rsidRPr="00806AA7">
          <w:rPr>
            <w:webHidden/>
          </w:rPr>
        </w:r>
        <w:r w:rsidR="00EB3FDE" w:rsidRPr="00806AA7">
          <w:rPr>
            <w:webHidden/>
          </w:rPr>
          <w:fldChar w:fldCharType="separate"/>
        </w:r>
        <w:r w:rsidR="00D3129F" w:rsidRPr="00806AA7">
          <w:rPr>
            <w:webHidden/>
          </w:rPr>
          <w:t>ix</w:t>
        </w:r>
        <w:r w:rsidR="00EB3FDE" w:rsidRPr="00806AA7">
          <w:rPr>
            <w:webHidden/>
          </w:rPr>
          <w:fldChar w:fldCharType="end"/>
        </w:r>
      </w:hyperlink>
    </w:p>
    <w:p w14:paraId="64CBB8A9" w14:textId="5B1A7DB8"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70" w:history="1">
        <w:r w:rsidR="00EB3FDE" w:rsidRPr="00806AA7">
          <w:rPr>
            <w:rStyle w:val="Hyperlink"/>
          </w:rPr>
          <w:t>APPENDIX C. LoRa Range Test – Gateway’s Log</w:t>
        </w:r>
        <w:r w:rsidR="00EB3FDE" w:rsidRPr="00806AA7">
          <w:rPr>
            <w:webHidden/>
          </w:rPr>
          <w:tab/>
        </w:r>
        <w:r w:rsidR="00EB3FDE" w:rsidRPr="00806AA7">
          <w:rPr>
            <w:webHidden/>
          </w:rPr>
          <w:fldChar w:fldCharType="begin"/>
        </w:r>
        <w:r w:rsidR="00EB3FDE" w:rsidRPr="00806AA7">
          <w:rPr>
            <w:webHidden/>
          </w:rPr>
          <w:instrText xml:space="preserve"> PAGEREF _Toc145413670 \h </w:instrText>
        </w:r>
        <w:r w:rsidR="00EB3FDE" w:rsidRPr="00806AA7">
          <w:rPr>
            <w:webHidden/>
          </w:rPr>
        </w:r>
        <w:r w:rsidR="00EB3FDE" w:rsidRPr="00806AA7">
          <w:rPr>
            <w:webHidden/>
          </w:rPr>
          <w:fldChar w:fldCharType="separate"/>
        </w:r>
        <w:r w:rsidR="00D3129F" w:rsidRPr="00806AA7">
          <w:rPr>
            <w:webHidden/>
          </w:rPr>
          <w:t>xiii</w:t>
        </w:r>
        <w:r w:rsidR="00EB3FDE" w:rsidRPr="00806AA7">
          <w:rPr>
            <w:webHidden/>
          </w:rPr>
          <w:fldChar w:fldCharType="end"/>
        </w:r>
      </w:hyperlink>
    </w:p>
    <w:p w14:paraId="7678090D" w14:textId="562F1B7D" w:rsidR="00EB3FDE" w:rsidRPr="00806AA7" w:rsidRDefault="00C70648">
      <w:pPr>
        <w:pStyle w:val="TOC1"/>
        <w:tabs>
          <w:tab w:val="right" w:leader="dot" w:pos="9628"/>
        </w:tabs>
        <w:rPr>
          <w:rFonts w:asciiTheme="minorHAnsi" w:hAnsiTheme="minorHAnsi" w:cstheme="minorBidi"/>
          <w:kern w:val="2"/>
          <w:sz w:val="22"/>
          <w14:ligatures w14:val="standardContextual"/>
        </w:rPr>
      </w:pPr>
      <w:hyperlink w:anchor="_Toc145413671" w:history="1">
        <w:r w:rsidR="00EB3FDE" w:rsidRPr="00806AA7">
          <w:rPr>
            <w:rStyle w:val="Hyperlink"/>
          </w:rPr>
          <w:t>REFERENCES</w:t>
        </w:r>
        <w:r w:rsidR="00EB3FDE" w:rsidRPr="00806AA7">
          <w:rPr>
            <w:webHidden/>
          </w:rPr>
          <w:tab/>
        </w:r>
        <w:r w:rsidR="00EB3FDE" w:rsidRPr="00806AA7">
          <w:rPr>
            <w:webHidden/>
          </w:rPr>
          <w:fldChar w:fldCharType="begin"/>
        </w:r>
        <w:r w:rsidR="00EB3FDE" w:rsidRPr="00806AA7">
          <w:rPr>
            <w:webHidden/>
          </w:rPr>
          <w:instrText xml:space="preserve"> PAGEREF _Toc145413671 \h </w:instrText>
        </w:r>
        <w:r w:rsidR="00EB3FDE" w:rsidRPr="00806AA7">
          <w:rPr>
            <w:webHidden/>
          </w:rPr>
        </w:r>
        <w:r w:rsidR="00EB3FDE" w:rsidRPr="00806AA7">
          <w:rPr>
            <w:webHidden/>
          </w:rPr>
          <w:fldChar w:fldCharType="separate"/>
        </w:r>
        <w:r w:rsidR="00D3129F" w:rsidRPr="00806AA7">
          <w:rPr>
            <w:webHidden/>
          </w:rPr>
          <w:t>xxii</w:t>
        </w:r>
        <w:r w:rsidR="00EB3FDE" w:rsidRPr="00806AA7">
          <w:rPr>
            <w:webHidden/>
          </w:rPr>
          <w:fldChar w:fldCharType="end"/>
        </w:r>
      </w:hyperlink>
    </w:p>
    <w:p w14:paraId="7ABF5431" w14:textId="760039DF"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E53925">
      <w:pPr>
        <w:pStyle w:val="Heading1"/>
        <w:numPr>
          <w:ilvl w:val="0"/>
          <w:numId w:val="0"/>
        </w:numPr>
        <w:ind w:left="720"/>
      </w:pPr>
      <w:bookmarkStart w:id="3" w:name="_Toc145413623"/>
      <w:r w:rsidRPr="00806AA7">
        <w:lastRenderedPageBreak/>
        <w:t>LIST OF FIGURES</w:t>
      </w:r>
      <w:bookmarkEnd w:id="3"/>
    </w:p>
    <w:p w14:paraId="324D5088" w14:textId="77777777" w:rsidR="006A1FFC" w:rsidRPr="00806AA7" w:rsidRDefault="006A1FFC" w:rsidP="006A1FFC"/>
    <w:p w14:paraId="751CC124" w14:textId="7A49D3BE" w:rsidR="00B37928" w:rsidRPr="00806AA7"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367608" w:history="1">
        <w:r w:rsidR="00B37928" w:rsidRPr="00806AA7">
          <w:rPr>
            <w:rStyle w:val="Hyperlink"/>
          </w:rPr>
          <w:t>Figure 2</w:t>
        </w:r>
        <w:r w:rsidR="00B37928" w:rsidRPr="00806AA7">
          <w:rPr>
            <w:rStyle w:val="Hyperlink"/>
          </w:rPr>
          <w:noBreakHyphen/>
          <w:t>1. The STM32F103C8T6-based Blue Pill board in the project</w:t>
        </w:r>
        <w:r w:rsidR="00B37928" w:rsidRPr="00806AA7">
          <w:rPr>
            <w:webHidden/>
          </w:rPr>
          <w:tab/>
        </w:r>
        <w:r w:rsidR="00B37928" w:rsidRPr="00806AA7">
          <w:rPr>
            <w:webHidden/>
          </w:rPr>
          <w:fldChar w:fldCharType="begin"/>
        </w:r>
        <w:r w:rsidR="00B37928" w:rsidRPr="00806AA7">
          <w:rPr>
            <w:webHidden/>
          </w:rPr>
          <w:instrText xml:space="preserve"> PAGEREF _Toc145367608 \h </w:instrText>
        </w:r>
        <w:r w:rsidR="00B37928" w:rsidRPr="00806AA7">
          <w:rPr>
            <w:webHidden/>
          </w:rPr>
        </w:r>
        <w:r w:rsidR="00B37928" w:rsidRPr="00806AA7">
          <w:rPr>
            <w:webHidden/>
          </w:rPr>
          <w:fldChar w:fldCharType="separate"/>
        </w:r>
        <w:r w:rsidR="00D3129F" w:rsidRPr="00806AA7">
          <w:rPr>
            <w:webHidden/>
          </w:rPr>
          <w:t>2</w:t>
        </w:r>
        <w:r w:rsidR="00B37928" w:rsidRPr="00806AA7">
          <w:rPr>
            <w:webHidden/>
          </w:rPr>
          <w:fldChar w:fldCharType="end"/>
        </w:r>
      </w:hyperlink>
    </w:p>
    <w:p w14:paraId="6B2A6581" w14:textId="10815DED"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09" w:history="1">
        <w:r w:rsidR="00B37928" w:rsidRPr="00806AA7">
          <w:rPr>
            <w:rStyle w:val="Hyperlink"/>
          </w:rPr>
          <w:t>Figure 2</w:t>
        </w:r>
        <w:r w:rsidR="00B37928" w:rsidRPr="00806AA7">
          <w:rPr>
            <w:rStyle w:val="Hyperlink"/>
          </w:rPr>
          <w:noBreakHyphen/>
          <w:t>2. The counterfeit read as an STM32F103 Medium Density device with a 128-KB Flash memory</w:t>
        </w:r>
        <w:r w:rsidR="00B37928" w:rsidRPr="00806AA7">
          <w:rPr>
            <w:webHidden/>
          </w:rPr>
          <w:tab/>
        </w:r>
        <w:r w:rsidR="00B37928" w:rsidRPr="00806AA7">
          <w:rPr>
            <w:webHidden/>
          </w:rPr>
          <w:fldChar w:fldCharType="begin"/>
        </w:r>
        <w:r w:rsidR="00B37928" w:rsidRPr="00806AA7">
          <w:rPr>
            <w:webHidden/>
          </w:rPr>
          <w:instrText xml:space="preserve"> PAGEREF _Toc145367609 \h </w:instrText>
        </w:r>
        <w:r w:rsidR="00B37928" w:rsidRPr="00806AA7">
          <w:rPr>
            <w:webHidden/>
          </w:rPr>
        </w:r>
        <w:r w:rsidR="00B37928" w:rsidRPr="00806AA7">
          <w:rPr>
            <w:webHidden/>
          </w:rPr>
          <w:fldChar w:fldCharType="separate"/>
        </w:r>
        <w:r w:rsidR="00D3129F" w:rsidRPr="00806AA7">
          <w:rPr>
            <w:webHidden/>
          </w:rPr>
          <w:t>3</w:t>
        </w:r>
        <w:r w:rsidR="00B37928" w:rsidRPr="00806AA7">
          <w:rPr>
            <w:webHidden/>
          </w:rPr>
          <w:fldChar w:fldCharType="end"/>
        </w:r>
      </w:hyperlink>
    </w:p>
    <w:p w14:paraId="54850790" w14:textId="7CEC6601"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0" w:history="1">
        <w:r w:rsidR="00B37928" w:rsidRPr="00806AA7">
          <w:rPr>
            <w:rStyle w:val="Hyperlink"/>
          </w:rPr>
          <w:t>Figure 2</w:t>
        </w:r>
        <w:r w:rsidR="00B37928" w:rsidRPr="00806AA7">
          <w:rPr>
            <w:rStyle w:val="Hyperlink"/>
          </w:rPr>
          <w:noBreakHyphen/>
          <w:t>3. The three-cup anemometer [1]</w:t>
        </w:r>
        <w:r w:rsidR="00B37928" w:rsidRPr="00806AA7">
          <w:rPr>
            <w:webHidden/>
          </w:rPr>
          <w:tab/>
        </w:r>
        <w:r w:rsidR="00B37928" w:rsidRPr="00806AA7">
          <w:rPr>
            <w:webHidden/>
          </w:rPr>
          <w:fldChar w:fldCharType="begin"/>
        </w:r>
        <w:r w:rsidR="00B37928" w:rsidRPr="00806AA7">
          <w:rPr>
            <w:webHidden/>
          </w:rPr>
          <w:instrText xml:space="preserve"> PAGEREF _Toc145367610 \h </w:instrText>
        </w:r>
        <w:r w:rsidR="00B37928" w:rsidRPr="00806AA7">
          <w:rPr>
            <w:webHidden/>
          </w:rPr>
        </w:r>
        <w:r w:rsidR="00B37928" w:rsidRPr="00806AA7">
          <w:rPr>
            <w:webHidden/>
          </w:rPr>
          <w:fldChar w:fldCharType="separate"/>
        </w:r>
        <w:r w:rsidR="00D3129F" w:rsidRPr="00806AA7">
          <w:rPr>
            <w:webHidden/>
          </w:rPr>
          <w:t>4</w:t>
        </w:r>
        <w:r w:rsidR="00B37928" w:rsidRPr="00806AA7">
          <w:rPr>
            <w:webHidden/>
          </w:rPr>
          <w:fldChar w:fldCharType="end"/>
        </w:r>
      </w:hyperlink>
    </w:p>
    <w:p w14:paraId="0E800957" w14:textId="17EAC246"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1" w:history="1">
        <w:r w:rsidR="00B37928" w:rsidRPr="00806AA7">
          <w:rPr>
            <w:rStyle w:val="Hyperlink"/>
          </w:rPr>
          <w:t>Figure 2</w:t>
        </w:r>
        <w:r w:rsidR="00B37928" w:rsidRPr="00806AA7">
          <w:rPr>
            <w:rStyle w:val="Hyperlink"/>
          </w:rPr>
          <w:noBreakHyphen/>
          <w:t>4. “The internal reed switch of the anemometer” [1]</w:t>
        </w:r>
        <w:r w:rsidR="00B37928" w:rsidRPr="00806AA7">
          <w:rPr>
            <w:webHidden/>
          </w:rPr>
          <w:tab/>
        </w:r>
        <w:r w:rsidR="00B37928" w:rsidRPr="00806AA7">
          <w:rPr>
            <w:webHidden/>
          </w:rPr>
          <w:fldChar w:fldCharType="begin"/>
        </w:r>
        <w:r w:rsidR="00B37928" w:rsidRPr="00806AA7">
          <w:rPr>
            <w:webHidden/>
          </w:rPr>
          <w:instrText xml:space="preserve"> PAGEREF _Toc145367611 \h </w:instrText>
        </w:r>
        <w:r w:rsidR="00B37928" w:rsidRPr="00806AA7">
          <w:rPr>
            <w:webHidden/>
          </w:rPr>
        </w:r>
        <w:r w:rsidR="00B37928" w:rsidRPr="00806AA7">
          <w:rPr>
            <w:webHidden/>
          </w:rPr>
          <w:fldChar w:fldCharType="separate"/>
        </w:r>
        <w:r w:rsidR="00D3129F" w:rsidRPr="00806AA7">
          <w:rPr>
            <w:webHidden/>
          </w:rPr>
          <w:t>4</w:t>
        </w:r>
        <w:r w:rsidR="00B37928" w:rsidRPr="00806AA7">
          <w:rPr>
            <w:webHidden/>
          </w:rPr>
          <w:fldChar w:fldCharType="end"/>
        </w:r>
      </w:hyperlink>
    </w:p>
    <w:p w14:paraId="60F302E7" w14:textId="3A3FB857"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2" w:history="1">
        <w:r w:rsidR="00B37928" w:rsidRPr="00806AA7">
          <w:rPr>
            <w:rStyle w:val="Hyperlink"/>
          </w:rPr>
          <w:t>Figure 2</w:t>
        </w:r>
        <w:r w:rsidR="00B37928" w:rsidRPr="00806AA7">
          <w:rPr>
            <w:rStyle w:val="Hyperlink"/>
          </w:rPr>
          <w:noBreakHyphen/>
          <w:t>5. The wind vane [1]</w:t>
        </w:r>
        <w:r w:rsidR="00B37928" w:rsidRPr="00806AA7">
          <w:rPr>
            <w:webHidden/>
          </w:rPr>
          <w:tab/>
        </w:r>
        <w:r w:rsidR="00B37928" w:rsidRPr="00806AA7">
          <w:rPr>
            <w:webHidden/>
          </w:rPr>
          <w:fldChar w:fldCharType="begin"/>
        </w:r>
        <w:r w:rsidR="00B37928" w:rsidRPr="00806AA7">
          <w:rPr>
            <w:webHidden/>
          </w:rPr>
          <w:instrText xml:space="preserve"> PAGEREF _Toc145367612 \h </w:instrText>
        </w:r>
        <w:r w:rsidR="00B37928" w:rsidRPr="00806AA7">
          <w:rPr>
            <w:webHidden/>
          </w:rPr>
        </w:r>
        <w:r w:rsidR="00B37928" w:rsidRPr="00806AA7">
          <w:rPr>
            <w:webHidden/>
          </w:rPr>
          <w:fldChar w:fldCharType="separate"/>
        </w:r>
        <w:r w:rsidR="00D3129F" w:rsidRPr="00806AA7">
          <w:rPr>
            <w:webHidden/>
          </w:rPr>
          <w:t>5</w:t>
        </w:r>
        <w:r w:rsidR="00B37928" w:rsidRPr="00806AA7">
          <w:rPr>
            <w:webHidden/>
          </w:rPr>
          <w:fldChar w:fldCharType="end"/>
        </w:r>
      </w:hyperlink>
    </w:p>
    <w:p w14:paraId="65C34FE0" w14:textId="5BDFE186"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3" w:history="1">
        <w:r w:rsidR="00B37928" w:rsidRPr="00806AA7">
          <w:rPr>
            <w:rStyle w:val="Hyperlink"/>
          </w:rPr>
          <w:t>Figure 2</w:t>
        </w:r>
        <w:r w:rsidR="00B37928" w:rsidRPr="00806AA7">
          <w:rPr>
            <w:rStyle w:val="Hyperlink"/>
          </w:rPr>
          <w:noBreakHyphen/>
          <w:t>6. Electrical circuit of the wind vane [1]</w:t>
        </w:r>
        <w:r w:rsidR="00B37928" w:rsidRPr="00806AA7">
          <w:rPr>
            <w:webHidden/>
          </w:rPr>
          <w:tab/>
        </w:r>
        <w:r w:rsidR="00B37928" w:rsidRPr="00806AA7">
          <w:rPr>
            <w:webHidden/>
          </w:rPr>
          <w:fldChar w:fldCharType="begin"/>
        </w:r>
        <w:r w:rsidR="00B37928" w:rsidRPr="00806AA7">
          <w:rPr>
            <w:webHidden/>
          </w:rPr>
          <w:instrText xml:space="preserve"> PAGEREF _Toc145367613 \h </w:instrText>
        </w:r>
        <w:r w:rsidR="00B37928" w:rsidRPr="00806AA7">
          <w:rPr>
            <w:webHidden/>
          </w:rPr>
        </w:r>
        <w:r w:rsidR="00B37928" w:rsidRPr="00806AA7">
          <w:rPr>
            <w:webHidden/>
          </w:rPr>
          <w:fldChar w:fldCharType="separate"/>
        </w:r>
        <w:r w:rsidR="00D3129F" w:rsidRPr="00806AA7">
          <w:rPr>
            <w:webHidden/>
          </w:rPr>
          <w:t>5</w:t>
        </w:r>
        <w:r w:rsidR="00B37928" w:rsidRPr="00806AA7">
          <w:rPr>
            <w:webHidden/>
          </w:rPr>
          <w:fldChar w:fldCharType="end"/>
        </w:r>
      </w:hyperlink>
    </w:p>
    <w:p w14:paraId="10DC3D2A" w14:textId="23C8C512"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4" w:history="1">
        <w:r w:rsidR="00B37928" w:rsidRPr="00806AA7">
          <w:rPr>
            <w:rStyle w:val="Hyperlink"/>
          </w:rPr>
          <w:t>Figure 2</w:t>
        </w:r>
        <w:r w:rsidR="00B37928" w:rsidRPr="00806AA7">
          <w:rPr>
            <w:rStyle w:val="Hyperlink"/>
          </w:rPr>
          <w:noBreakHyphen/>
          <w:t>7. Examples of wind vane-reading circuits</w:t>
        </w:r>
        <w:r w:rsidR="00B37928" w:rsidRPr="00806AA7">
          <w:rPr>
            <w:webHidden/>
          </w:rPr>
          <w:tab/>
        </w:r>
        <w:r w:rsidR="00B37928" w:rsidRPr="00806AA7">
          <w:rPr>
            <w:webHidden/>
          </w:rPr>
          <w:fldChar w:fldCharType="begin"/>
        </w:r>
        <w:r w:rsidR="00B37928" w:rsidRPr="00806AA7">
          <w:rPr>
            <w:webHidden/>
          </w:rPr>
          <w:instrText xml:space="preserve"> PAGEREF _Toc145367614 \h </w:instrText>
        </w:r>
        <w:r w:rsidR="00B37928" w:rsidRPr="00806AA7">
          <w:rPr>
            <w:webHidden/>
          </w:rPr>
        </w:r>
        <w:r w:rsidR="00B37928" w:rsidRPr="00806AA7">
          <w:rPr>
            <w:webHidden/>
          </w:rPr>
          <w:fldChar w:fldCharType="separate"/>
        </w:r>
        <w:r w:rsidR="00D3129F" w:rsidRPr="00806AA7">
          <w:rPr>
            <w:webHidden/>
          </w:rPr>
          <w:t>6</w:t>
        </w:r>
        <w:r w:rsidR="00B37928" w:rsidRPr="00806AA7">
          <w:rPr>
            <w:webHidden/>
          </w:rPr>
          <w:fldChar w:fldCharType="end"/>
        </w:r>
      </w:hyperlink>
    </w:p>
    <w:p w14:paraId="6C23203D" w14:textId="0613C3AC"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5" w:history="1">
        <w:r w:rsidR="00B37928" w:rsidRPr="00806AA7">
          <w:rPr>
            <w:rStyle w:val="Hyperlink"/>
          </w:rPr>
          <w:t>Figure 2</w:t>
        </w:r>
        <w:r w:rsidR="00B37928" w:rsidRPr="00806AA7">
          <w:rPr>
            <w:rStyle w:val="Hyperlink"/>
          </w:rPr>
          <w:noBreakHyphen/>
          <w:t>8. The structure of the rain gauge [1]</w:t>
        </w:r>
        <w:r w:rsidR="00B37928" w:rsidRPr="00806AA7">
          <w:rPr>
            <w:webHidden/>
          </w:rPr>
          <w:tab/>
        </w:r>
        <w:r w:rsidR="00B37928" w:rsidRPr="00806AA7">
          <w:rPr>
            <w:webHidden/>
          </w:rPr>
          <w:fldChar w:fldCharType="begin"/>
        </w:r>
        <w:r w:rsidR="00B37928" w:rsidRPr="00806AA7">
          <w:rPr>
            <w:webHidden/>
          </w:rPr>
          <w:instrText xml:space="preserve"> PAGEREF _Toc145367615 \h </w:instrText>
        </w:r>
        <w:r w:rsidR="00B37928" w:rsidRPr="00806AA7">
          <w:rPr>
            <w:webHidden/>
          </w:rPr>
        </w:r>
        <w:r w:rsidR="00B37928" w:rsidRPr="00806AA7">
          <w:rPr>
            <w:webHidden/>
          </w:rPr>
          <w:fldChar w:fldCharType="separate"/>
        </w:r>
        <w:r w:rsidR="00D3129F" w:rsidRPr="00806AA7">
          <w:rPr>
            <w:webHidden/>
          </w:rPr>
          <w:t>7</w:t>
        </w:r>
        <w:r w:rsidR="00B37928" w:rsidRPr="00806AA7">
          <w:rPr>
            <w:webHidden/>
          </w:rPr>
          <w:fldChar w:fldCharType="end"/>
        </w:r>
      </w:hyperlink>
    </w:p>
    <w:p w14:paraId="1A98B5E7" w14:textId="074F2289"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6" w:history="1">
        <w:r w:rsidR="00B37928" w:rsidRPr="00806AA7">
          <w:rPr>
            <w:rStyle w:val="Hyperlink"/>
          </w:rPr>
          <w:t>Figure 2</w:t>
        </w:r>
        <w:r w:rsidR="00B37928" w:rsidRPr="00806AA7">
          <w:rPr>
            <w:rStyle w:val="Hyperlink"/>
          </w:rPr>
          <w:noBreakHyphen/>
          <w:t>9. Rain gauge’s reed switch on a PCB upon removal of base chassis cover cap</w:t>
        </w:r>
        <w:r w:rsidR="00B37928" w:rsidRPr="00806AA7">
          <w:rPr>
            <w:rStyle w:val="Hyperlink"/>
            <w:rFonts w:cs="Times New Roman"/>
          </w:rPr>
          <w:t xml:space="preserve"> [1]</w:t>
        </w:r>
        <w:r w:rsidR="00B37928" w:rsidRPr="00806AA7">
          <w:rPr>
            <w:webHidden/>
          </w:rPr>
          <w:tab/>
        </w:r>
        <w:r w:rsidR="00B37928" w:rsidRPr="00806AA7">
          <w:rPr>
            <w:webHidden/>
          </w:rPr>
          <w:fldChar w:fldCharType="begin"/>
        </w:r>
        <w:r w:rsidR="00B37928" w:rsidRPr="00806AA7">
          <w:rPr>
            <w:webHidden/>
          </w:rPr>
          <w:instrText xml:space="preserve"> PAGEREF _Toc145367616 \h </w:instrText>
        </w:r>
        <w:r w:rsidR="00B37928" w:rsidRPr="00806AA7">
          <w:rPr>
            <w:webHidden/>
          </w:rPr>
        </w:r>
        <w:r w:rsidR="00B37928" w:rsidRPr="00806AA7">
          <w:rPr>
            <w:webHidden/>
          </w:rPr>
          <w:fldChar w:fldCharType="separate"/>
        </w:r>
        <w:r w:rsidR="00D3129F" w:rsidRPr="00806AA7">
          <w:rPr>
            <w:webHidden/>
          </w:rPr>
          <w:t>7</w:t>
        </w:r>
        <w:r w:rsidR="00B37928" w:rsidRPr="00806AA7">
          <w:rPr>
            <w:webHidden/>
          </w:rPr>
          <w:fldChar w:fldCharType="end"/>
        </w:r>
      </w:hyperlink>
    </w:p>
    <w:p w14:paraId="6F872E90" w14:textId="6B828AEE"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7" w:history="1">
        <w:r w:rsidR="00B37928" w:rsidRPr="00806AA7">
          <w:rPr>
            <w:rStyle w:val="Hyperlink"/>
          </w:rPr>
          <w:t>Figure 2</w:t>
        </w:r>
        <w:r w:rsidR="00B37928" w:rsidRPr="00806AA7">
          <w:rPr>
            <w:rStyle w:val="Hyperlink"/>
          </w:rPr>
          <w:noBreakHyphen/>
          <w:t>10. Orifice dimensions (in mm) of the funnel [1]</w:t>
        </w:r>
        <w:r w:rsidR="00B37928" w:rsidRPr="00806AA7">
          <w:rPr>
            <w:webHidden/>
          </w:rPr>
          <w:tab/>
        </w:r>
        <w:r w:rsidR="00B37928" w:rsidRPr="00806AA7">
          <w:rPr>
            <w:webHidden/>
          </w:rPr>
          <w:fldChar w:fldCharType="begin"/>
        </w:r>
        <w:r w:rsidR="00B37928" w:rsidRPr="00806AA7">
          <w:rPr>
            <w:webHidden/>
          </w:rPr>
          <w:instrText xml:space="preserve"> PAGEREF _Toc145367617 \h </w:instrText>
        </w:r>
        <w:r w:rsidR="00B37928" w:rsidRPr="00806AA7">
          <w:rPr>
            <w:webHidden/>
          </w:rPr>
        </w:r>
        <w:r w:rsidR="00B37928" w:rsidRPr="00806AA7">
          <w:rPr>
            <w:webHidden/>
          </w:rPr>
          <w:fldChar w:fldCharType="separate"/>
        </w:r>
        <w:r w:rsidR="00D3129F" w:rsidRPr="00806AA7">
          <w:rPr>
            <w:webHidden/>
          </w:rPr>
          <w:t>7</w:t>
        </w:r>
        <w:r w:rsidR="00B37928" w:rsidRPr="00806AA7">
          <w:rPr>
            <w:webHidden/>
          </w:rPr>
          <w:fldChar w:fldCharType="end"/>
        </w:r>
      </w:hyperlink>
    </w:p>
    <w:p w14:paraId="30124DBD" w14:textId="6F549959"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8" w:history="1">
        <w:r w:rsidR="00B37928" w:rsidRPr="00806AA7">
          <w:rPr>
            <w:rStyle w:val="Hyperlink"/>
          </w:rPr>
          <w:t>Figure 2</w:t>
        </w:r>
        <w:r w:rsidR="00B37928" w:rsidRPr="00806AA7">
          <w:rPr>
            <w:rStyle w:val="Hyperlink"/>
          </w:rPr>
          <w:noBreakHyphen/>
          <w:t>11. Dimensions of a BME280 sensor [18]</w:t>
        </w:r>
        <w:r w:rsidR="00B37928" w:rsidRPr="00806AA7">
          <w:rPr>
            <w:webHidden/>
          </w:rPr>
          <w:tab/>
        </w:r>
        <w:r w:rsidR="00B37928" w:rsidRPr="00806AA7">
          <w:rPr>
            <w:webHidden/>
          </w:rPr>
          <w:fldChar w:fldCharType="begin"/>
        </w:r>
        <w:r w:rsidR="00B37928" w:rsidRPr="00806AA7">
          <w:rPr>
            <w:webHidden/>
          </w:rPr>
          <w:instrText xml:space="preserve"> PAGEREF _Toc145367618 \h </w:instrText>
        </w:r>
        <w:r w:rsidR="00B37928" w:rsidRPr="00806AA7">
          <w:rPr>
            <w:webHidden/>
          </w:rPr>
        </w:r>
        <w:r w:rsidR="00B37928" w:rsidRPr="00806AA7">
          <w:rPr>
            <w:webHidden/>
          </w:rPr>
          <w:fldChar w:fldCharType="separate"/>
        </w:r>
        <w:r w:rsidR="00D3129F" w:rsidRPr="00806AA7">
          <w:rPr>
            <w:webHidden/>
          </w:rPr>
          <w:t>8</w:t>
        </w:r>
        <w:r w:rsidR="00B37928" w:rsidRPr="00806AA7">
          <w:rPr>
            <w:webHidden/>
          </w:rPr>
          <w:fldChar w:fldCharType="end"/>
        </w:r>
      </w:hyperlink>
    </w:p>
    <w:p w14:paraId="493D1637" w14:textId="60C0E522"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9" w:history="1">
        <w:r w:rsidR="00B37928" w:rsidRPr="00806AA7">
          <w:rPr>
            <w:rStyle w:val="Hyperlink"/>
          </w:rPr>
          <w:t>Figure 2</w:t>
        </w:r>
        <w:r w:rsidR="00B37928" w:rsidRPr="00806AA7">
          <w:rPr>
            <w:rStyle w:val="Hyperlink"/>
          </w:rPr>
          <w:noBreakHyphen/>
          <w:t>12. BME280 module with header strip [20]</w:t>
        </w:r>
        <w:r w:rsidR="00B37928" w:rsidRPr="00806AA7">
          <w:rPr>
            <w:webHidden/>
          </w:rPr>
          <w:tab/>
        </w:r>
        <w:r w:rsidR="00B37928" w:rsidRPr="00806AA7">
          <w:rPr>
            <w:webHidden/>
          </w:rPr>
          <w:fldChar w:fldCharType="begin"/>
        </w:r>
        <w:r w:rsidR="00B37928" w:rsidRPr="00806AA7">
          <w:rPr>
            <w:webHidden/>
          </w:rPr>
          <w:instrText xml:space="preserve"> PAGEREF _Toc145367619 \h </w:instrText>
        </w:r>
        <w:r w:rsidR="00B37928" w:rsidRPr="00806AA7">
          <w:rPr>
            <w:webHidden/>
          </w:rPr>
        </w:r>
        <w:r w:rsidR="00B37928" w:rsidRPr="00806AA7">
          <w:rPr>
            <w:webHidden/>
          </w:rPr>
          <w:fldChar w:fldCharType="separate"/>
        </w:r>
        <w:r w:rsidR="00D3129F" w:rsidRPr="00806AA7">
          <w:rPr>
            <w:webHidden/>
          </w:rPr>
          <w:t>8</w:t>
        </w:r>
        <w:r w:rsidR="00B37928" w:rsidRPr="00806AA7">
          <w:rPr>
            <w:webHidden/>
          </w:rPr>
          <w:fldChar w:fldCharType="end"/>
        </w:r>
      </w:hyperlink>
    </w:p>
    <w:p w14:paraId="478A0B8E" w14:textId="5A794D63"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0" w:history="1">
        <w:r w:rsidR="00B37928" w:rsidRPr="00806AA7">
          <w:rPr>
            <w:rStyle w:val="Hyperlink"/>
          </w:rPr>
          <w:t>Figure 2</w:t>
        </w:r>
        <w:r w:rsidR="00B37928" w:rsidRPr="00806AA7">
          <w:rPr>
            <w:rStyle w:val="Hyperlink"/>
          </w:rPr>
          <w:noBreakHyphen/>
          <w:t>13. DS18B20 hardware</w:t>
        </w:r>
        <w:r w:rsidR="00B37928" w:rsidRPr="00806AA7">
          <w:rPr>
            <w:webHidden/>
          </w:rPr>
          <w:tab/>
        </w:r>
        <w:r w:rsidR="00B37928" w:rsidRPr="00806AA7">
          <w:rPr>
            <w:webHidden/>
          </w:rPr>
          <w:fldChar w:fldCharType="begin"/>
        </w:r>
        <w:r w:rsidR="00B37928" w:rsidRPr="00806AA7">
          <w:rPr>
            <w:webHidden/>
          </w:rPr>
          <w:instrText xml:space="preserve"> PAGEREF _Toc145367620 \h </w:instrText>
        </w:r>
        <w:r w:rsidR="00B37928" w:rsidRPr="00806AA7">
          <w:rPr>
            <w:webHidden/>
          </w:rPr>
        </w:r>
        <w:r w:rsidR="00B37928" w:rsidRPr="00806AA7">
          <w:rPr>
            <w:webHidden/>
          </w:rPr>
          <w:fldChar w:fldCharType="separate"/>
        </w:r>
        <w:r w:rsidR="00D3129F" w:rsidRPr="00806AA7">
          <w:rPr>
            <w:webHidden/>
          </w:rPr>
          <w:t>10</w:t>
        </w:r>
        <w:r w:rsidR="00B37928" w:rsidRPr="00806AA7">
          <w:rPr>
            <w:webHidden/>
          </w:rPr>
          <w:fldChar w:fldCharType="end"/>
        </w:r>
      </w:hyperlink>
    </w:p>
    <w:p w14:paraId="15EA1CAE" w14:textId="1D7DF3A7"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1" w:history="1">
        <w:r w:rsidR="00B37928" w:rsidRPr="00806AA7">
          <w:rPr>
            <w:rStyle w:val="Hyperlink"/>
            <w:rFonts w:cs="Times New Roman"/>
          </w:rPr>
          <w:t>Figure 2</w:t>
        </w:r>
        <w:r w:rsidR="00B37928" w:rsidRPr="00806AA7">
          <w:rPr>
            <w:rStyle w:val="Hyperlink"/>
            <w:rFonts w:cs="Times New Roman"/>
          </w:rPr>
          <w:noBreakHyphen/>
          <w:t xml:space="preserve">14. </w:t>
        </w:r>
        <w:r w:rsidR="00B37928" w:rsidRPr="00806AA7">
          <w:rPr>
            <w:rStyle w:val="Hyperlink"/>
            <w:rFonts w:eastAsia="Times New Roman" w:cs="Times New Roman"/>
            <w:lang w:eastAsia="en-GB"/>
          </w:rPr>
          <w:t>Circuitry examples for communication with DS18B20 [1], [22]</w:t>
        </w:r>
        <w:r w:rsidR="00B37928" w:rsidRPr="00806AA7">
          <w:rPr>
            <w:webHidden/>
          </w:rPr>
          <w:tab/>
        </w:r>
        <w:r w:rsidR="00B37928" w:rsidRPr="00806AA7">
          <w:rPr>
            <w:webHidden/>
          </w:rPr>
          <w:fldChar w:fldCharType="begin"/>
        </w:r>
        <w:r w:rsidR="00B37928" w:rsidRPr="00806AA7">
          <w:rPr>
            <w:webHidden/>
          </w:rPr>
          <w:instrText xml:space="preserve"> PAGEREF _Toc145367621 \h </w:instrText>
        </w:r>
        <w:r w:rsidR="00B37928" w:rsidRPr="00806AA7">
          <w:rPr>
            <w:webHidden/>
          </w:rPr>
        </w:r>
        <w:r w:rsidR="00B37928" w:rsidRPr="00806AA7">
          <w:rPr>
            <w:webHidden/>
          </w:rPr>
          <w:fldChar w:fldCharType="separate"/>
        </w:r>
        <w:r w:rsidR="00D3129F" w:rsidRPr="00806AA7">
          <w:rPr>
            <w:webHidden/>
          </w:rPr>
          <w:t>11</w:t>
        </w:r>
        <w:r w:rsidR="00B37928" w:rsidRPr="00806AA7">
          <w:rPr>
            <w:webHidden/>
          </w:rPr>
          <w:fldChar w:fldCharType="end"/>
        </w:r>
      </w:hyperlink>
    </w:p>
    <w:p w14:paraId="515B0DBC" w14:textId="04D5A149"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2" w:history="1">
        <w:r w:rsidR="00B37928" w:rsidRPr="00806AA7">
          <w:rPr>
            <w:rStyle w:val="Hyperlink"/>
          </w:rPr>
          <w:t>Figure 2</w:t>
        </w:r>
        <w:r w:rsidR="00B37928" w:rsidRPr="00806AA7">
          <w:rPr>
            <w:rStyle w:val="Hyperlink"/>
          </w:rPr>
          <w:noBreakHyphen/>
          <w:t>15. SX1278 LoRa module in test</w:t>
        </w:r>
        <w:r w:rsidR="00B37928" w:rsidRPr="00806AA7">
          <w:rPr>
            <w:webHidden/>
          </w:rPr>
          <w:tab/>
        </w:r>
        <w:r w:rsidR="00B37928" w:rsidRPr="00806AA7">
          <w:rPr>
            <w:webHidden/>
          </w:rPr>
          <w:fldChar w:fldCharType="begin"/>
        </w:r>
        <w:r w:rsidR="00B37928" w:rsidRPr="00806AA7">
          <w:rPr>
            <w:webHidden/>
          </w:rPr>
          <w:instrText xml:space="preserve"> PAGEREF _Toc145367622 \h </w:instrText>
        </w:r>
        <w:r w:rsidR="00B37928" w:rsidRPr="00806AA7">
          <w:rPr>
            <w:webHidden/>
          </w:rPr>
        </w:r>
        <w:r w:rsidR="00B37928" w:rsidRPr="00806AA7">
          <w:rPr>
            <w:webHidden/>
          </w:rPr>
          <w:fldChar w:fldCharType="separate"/>
        </w:r>
        <w:r w:rsidR="00D3129F" w:rsidRPr="00806AA7">
          <w:rPr>
            <w:webHidden/>
          </w:rPr>
          <w:t>12</w:t>
        </w:r>
        <w:r w:rsidR="00B37928" w:rsidRPr="00806AA7">
          <w:rPr>
            <w:webHidden/>
          </w:rPr>
          <w:fldChar w:fldCharType="end"/>
        </w:r>
      </w:hyperlink>
    </w:p>
    <w:p w14:paraId="2D2ACCED" w14:textId="19AA5042"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3" w:history="1">
        <w:r w:rsidR="00B37928" w:rsidRPr="00806AA7">
          <w:rPr>
            <w:rStyle w:val="Hyperlink"/>
          </w:rPr>
          <w:t>Figure 2</w:t>
        </w:r>
        <w:r w:rsidR="00B37928" w:rsidRPr="00806AA7">
          <w:rPr>
            <w:rStyle w:val="Hyperlink"/>
          </w:rPr>
          <w:noBreakHyphen/>
          <w:t>16. DS3231SN pinout module</w:t>
        </w:r>
        <w:r w:rsidR="00B37928" w:rsidRPr="00806AA7">
          <w:rPr>
            <w:webHidden/>
          </w:rPr>
          <w:tab/>
        </w:r>
        <w:r w:rsidR="00B37928" w:rsidRPr="00806AA7">
          <w:rPr>
            <w:webHidden/>
          </w:rPr>
          <w:fldChar w:fldCharType="begin"/>
        </w:r>
        <w:r w:rsidR="00B37928" w:rsidRPr="00806AA7">
          <w:rPr>
            <w:webHidden/>
          </w:rPr>
          <w:instrText xml:space="preserve"> PAGEREF _Toc145367623 \h </w:instrText>
        </w:r>
        <w:r w:rsidR="00B37928" w:rsidRPr="00806AA7">
          <w:rPr>
            <w:webHidden/>
          </w:rPr>
        </w:r>
        <w:r w:rsidR="00B37928" w:rsidRPr="00806AA7">
          <w:rPr>
            <w:webHidden/>
          </w:rPr>
          <w:fldChar w:fldCharType="separate"/>
        </w:r>
        <w:r w:rsidR="00D3129F" w:rsidRPr="00806AA7">
          <w:rPr>
            <w:webHidden/>
          </w:rPr>
          <w:t>13</w:t>
        </w:r>
        <w:r w:rsidR="00B37928" w:rsidRPr="00806AA7">
          <w:rPr>
            <w:webHidden/>
          </w:rPr>
          <w:fldChar w:fldCharType="end"/>
        </w:r>
      </w:hyperlink>
    </w:p>
    <w:p w14:paraId="5E045B97" w14:textId="60915E4B"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4" w:history="1">
        <w:r w:rsidR="00B37928" w:rsidRPr="00806AA7">
          <w:rPr>
            <w:rStyle w:val="Hyperlink"/>
          </w:rPr>
          <w:t>Figure 2</w:t>
        </w:r>
        <w:r w:rsidR="00B37928" w:rsidRPr="00806AA7">
          <w:rPr>
            <w:rStyle w:val="Hyperlink"/>
          </w:rPr>
          <w:noBreakHyphen/>
          <w:t>17. Passive first-order RC LPF circuit</w:t>
        </w:r>
        <w:r w:rsidR="00B37928" w:rsidRPr="00806AA7">
          <w:rPr>
            <w:webHidden/>
          </w:rPr>
          <w:tab/>
        </w:r>
        <w:r w:rsidR="00B37928" w:rsidRPr="00806AA7">
          <w:rPr>
            <w:webHidden/>
          </w:rPr>
          <w:fldChar w:fldCharType="begin"/>
        </w:r>
        <w:r w:rsidR="00B37928" w:rsidRPr="00806AA7">
          <w:rPr>
            <w:webHidden/>
          </w:rPr>
          <w:instrText xml:space="preserve"> PAGEREF _Toc145367624 \h </w:instrText>
        </w:r>
        <w:r w:rsidR="00B37928" w:rsidRPr="00806AA7">
          <w:rPr>
            <w:webHidden/>
          </w:rPr>
        </w:r>
        <w:r w:rsidR="00B37928" w:rsidRPr="00806AA7">
          <w:rPr>
            <w:webHidden/>
          </w:rPr>
          <w:fldChar w:fldCharType="separate"/>
        </w:r>
        <w:r w:rsidR="00D3129F" w:rsidRPr="00806AA7">
          <w:rPr>
            <w:webHidden/>
          </w:rPr>
          <w:t>14</w:t>
        </w:r>
        <w:r w:rsidR="00B37928" w:rsidRPr="00806AA7">
          <w:rPr>
            <w:webHidden/>
          </w:rPr>
          <w:fldChar w:fldCharType="end"/>
        </w:r>
      </w:hyperlink>
    </w:p>
    <w:p w14:paraId="683A923C" w14:textId="4FF961AD"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5" w:history="1">
        <w:r w:rsidR="00B37928" w:rsidRPr="00806AA7">
          <w:rPr>
            <w:rStyle w:val="Hyperlink"/>
            <w:rFonts w:cs="Times New Roman"/>
          </w:rPr>
          <w:t>Figure 2</w:t>
        </w:r>
        <w:r w:rsidR="00B37928" w:rsidRPr="00806AA7">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B37928" w:rsidRPr="00806AA7">
          <w:rPr>
            <w:rStyle w:val="Hyperlink"/>
            <w:rFonts w:cs="Times New Roman"/>
          </w:rPr>
          <w:t xml:space="preserve"> and </w:t>
        </w:r>
        <m:oMath>
          <m:r>
            <m:rPr>
              <m:sty m:val="p"/>
            </m:rPr>
            <w:rPr>
              <w:rStyle w:val="Hyperlink"/>
              <w:rFonts w:ascii="Cambria Math" w:hAnsi="Cambria Math" w:cs="Times New Roman"/>
            </w:rPr>
            <m:t>C = 100 nF</m:t>
          </m:r>
        </m:oMath>
        <w:r w:rsidR="00B37928" w:rsidRPr="00806AA7">
          <w:rPr>
            <w:rStyle w:val="Hyperlink"/>
            <w:rFonts w:cs="Times New Roman"/>
          </w:rPr>
          <w:t xml:space="preserve"> under simulation [1]</w:t>
        </w:r>
        <w:r w:rsidR="00B37928" w:rsidRPr="00806AA7">
          <w:rPr>
            <w:webHidden/>
          </w:rPr>
          <w:tab/>
        </w:r>
        <w:r w:rsidR="00B37928" w:rsidRPr="00806AA7">
          <w:rPr>
            <w:webHidden/>
          </w:rPr>
          <w:fldChar w:fldCharType="begin"/>
        </w:r>
        <w:r w:rsidR="00B37928" w:rsidRPr="00806AA7">
          <w:rPr>
            <w:webHidden/>
          </w:rPr>
          <w:instrText xml:space="preserve"> PAGEREF _Toc145367625 \h </w:instrText>
        </w:r>
        <w:r w:rsidR="00B37928" w:rsidRPr="00806AA7">
          <w:rPr>
            <w:webHidden/>
          </w:rPr>
        </w:r>
        <w:r w:rsidR="00B37928" w:rsidRPr="00806AA7">
          <w:rPr>
            <w:webHidden/>
          </w:rPr>
          <w:fldChar w:fldCharType="separate"/>
        </w:r>
        <w:r w:rsidR="00D3129F" w:rsidRPr="00806AA7">
          <w:rPr>
            <w:webHidden/>
          </w:rPr>
          <w:t>15</w:t>
        </w:r>
        <w:r w:rsidR="00B37928" w:rsidRPr="00806AA7">
          <w:rPr>
            <w:webHidden/>
          </w:rPr>
          <w:fldChar w:fldCharType="end"/>
        </w:r>
      </w:hyperlink>
    </w:p>
    <w:p w14:paraId="2A08F498" w14:textId="01923706"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6" w:history="1">
        <w:r w:rsidR="00B37928" w:rsidRPr="00806AA7">
          <w:rPr>
            <w:rStyle w:val="Hyperlink"/>
          </w:rPr>
          <w:t>Figure 2</w:t>
        </w:r>
        <w:r w:rsidR="00B37928" w:rsidRPr="00806AA7">
          <w:rPr>
            <w:rStyle w:val="Hyperlink"/>
          </w:rPr>
          <w:noBreakHyphen/>
          <w:t>19. Concept of the solar powering system</w:t>
        </w:r>
        <w:r w:rsidR="00B37928" w:rsidRPr="00806AA7">
          <w:rPr>
            <w:webHidden/>
          </w:rPr>
          <w:tab/>
        </w:r>
        <w:r w:rsidR="00B37928" w:rsidRPr="00806AA7">
          <w:rPr>
            <w:webHidden/>
          </w:rPr>
          <w:fldChar w:fldCharType="begin"/>
        </w:r>
        <w:r w:rsidR="00B37928" w:rsidRPr="00806AA7">
          <w:rPr>
            <w:webHidden/>
          </w:rPr>
          <w:instrText xml:space="preserve"> PAGEREF _Toc145367626 \h </w:instrText>
        </w:r>
        <w:r w:rsidR="00B37928" w:rsidRPr="00806AA7">
          <w:rPr>
            <w:webHidden/>
          </w:rPr>
        </w:r>
        <w:r w:rsidR="00B37928" w:rsidRPr="00806AA7">
          <w:rPr>
            <w:webHidden/>
          </w:rPr>
          <w:fldChar w:fldCharType="separate"/>
        </w:r>
        <w:r w:rsidR="00D3129F" w:rsidRPr="00806AA7">
          <w:rPr>
            <w:webHidden/>
          </w:rPr>
          <w:t>16</w:t>
        </w:r>
        <w:r w:rsidR="00B37928" w:rsidRPr="00806AA7">
          <w:rPr>
            <w:webHidden/>
          </w:rPr>
          <w:fldChar w:fldCharType="end"/>
        </w:r>
      </w:hyperlink>
    </w:p>
    <w:p w14:paraId="349C3B2B" w14:textId="2D62699E"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7" w:history="1">
        <w:r w:rsidR="00B37928" w:rsidRPr="00806AA7">
          <w:rPr>
            <w:rStyle w:val="Hyperlink"/>
          </w:rPr>
          <w:t>Figure 2</w:t>
        </w:r>
        <w:r w:rsidR="00B37928" w:rsidRPr="00806AA7">
          <w:rPr>
            <w:rStyle w:val="Hyperlink"/>
          </w:rPr>
          <w:noBreakHyphen/>
          <w:t>20. The nodeMCU ESP8266 used at the server side of the project [1]</w:t>
        </w:r>
        <w:r w:rsidR="00B37928" w:rsidRPr="00806AA7">
          <w:rPr>
            <w:webHidden/>
          </w:rPr>
          <w:tab/>
        </w:r>
        <w:r w:rsidR="00B37928" w:rsidRPr="00806AA7">
          <w:rPr>
            <w:webHidden/>
          </w:rPr>
          <w:fldChar w:fldCharType="begin"/>
        </w:r>
        <w:r w:rsidR="00B37928" w:rsidRPr="00806AA7">
          <w:rPr>
            <w:webHidden/>
          </w:rPr>
          <w:instrText xml:space="preserve"> PAGEREF _Toc145367627 \h </w:instrText>
        </w:r>
        <w:r w:rsidR="00B37928" w:rsidRPr="00806AA7">
          <w:rPr>
            <w:webHidden/>
          </w:rPr>
        </w:r>
        <w:r w:rsidR="00B37928" w:rsidRPr="00806AA7">
          <w:rPr>
            <w:webHidden/>
          </w:rPr>
          <w:fldChar w:fldCharType="separate"/>
        </w:r>
        <w:r w:rsidR="00D3129F" w:rsidRPr="00806AA7">
          <w:rPr>
            <w:webHidden/>
          </w:rPr>
          <w:t>17</w:t>
        </w:r>
        <w:r w:rsidR="00B37928" w:rsidRPr="00806AA7">
          <w:rPr>
            <w:webHidden/>
          </w:rPr>
          <w:fldChar w:fldCharType="end"/>
        </w:r>
      </w:hyperlink>
    </w:p>
    <w:p w14:paraId="6896B331" w14:textId="0100F66F"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8" w:history="1">
        <w:r w:rsidR="00B37928" w:rsidRPr="00806AA7">
          <w:rPr>
            <w:rStyle w:val="Hyperlink"/>
          </w:rPr>
          <w:t>Figure 3</w:t>
        </w:r>
        <w:r w:rsidR="00B37928" w:rsidRPr="00806AA7">
          <w:rPr>
            <w:rStyle w:val="Hyperlink"/>
          </w:rPr>
          <w:noBreakHyphen/>
          <w:t>1. The schematic of the STM32F103C8T6-housed Blue Pill board [7]</w:t>
        </w:r>
        <w:r w:rsidR="00B37928" w:rsidRPr="00806AA7">
          <w:rPr>
            <w:webHidden/>
          </w:rPr>
          <w:tab/>
        </w:r>
        <w:r w:rsidR="00B37928" w:rsidRPr="00806AA7">
          <w:rPr>
            <w:webHidden/>
          </w:rPr>
          <w:fldChar w:fldCharType="begin"/>
        </w:r>
        <w:r w:rsidR="00B37928" w:rsidRPr="00806AA7">
          <w:rPr>
            <w:webHidden/>
          </w:rPr>
          <w:instrText xml:space="preserve"> PAGEREF _Toc145367628 \h </w:instrText>
        </w:r>
        <w:r w:rsidR="00B37928" w:rsidRPr="00806AA7">
          <w:rPr>
            <w:webHidden/>
          </w:rPr>
        </w:r>
        <w:r w:rsidR="00B37928" w:rsidRPr="00806AA7">
          <w:rPr>
            <w:webHidden/>
          </w:rPr>
          <w:fldChar w:fldCharType="separate"/>
        </w:r>
        <w:r w:rsidR="00D3129F" w:rsidRPr="00806AA7">
          <w:rPr>
            <w:webHidden/>
          </w:rPr>
          <w:t>19</w:t>
        </w:r>
        <w:r w:rsidR="00B37928" w:rsidRPr="00806AA7">
          <w:rPr>
            <w:webHidden/>
          </w:rPr>
          <w:fldChar w:fldCharType="end"/>
        </w:r>
      </w:hyperlink>
    </w:p>
    <w:p w14:paraId="78653F15" w14:textId="5B0C9769"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9" w:history="1">
        <w:r w:rsidR="00B37928" w:rsidRPr="00806AA7">
          <w:rPr>
            <w:rStyle w:val="Hyperlink"/>
          </w:rPr>
          <w:t>Figure 3</w:t>
        </w:r>
        <w:r w:rsidR="00B37928" w:rsidRPr="00806AA7">
          <w:rPr>
            <w:rStyle w:val="Hyperlink"/>
          </w:rPr>
          <w:noBreakHyphen/>
          <w:t>2. Simplified Blue Pill schematic with removed unused parts</w:t>
        </w:r>
        <w:r w:rsidR="00B37928" w:rsidRPr="00806AA7">
          <w:rPr>
            <w:webHidden/>
          </w:rPr>
          <w:tab/>
        </w:r>
        <w:r w:rsidR="00B37928" w:rsidRPr="00806AA7">
          <w:rPr>
            <w:webHidden/>
          </w:rPr>
          <w:fldChar w:fldCharType="begin"/>
        </w:r>
        <w:r w:rsidR="00B37928" w:rsidRPr="00806AA7">
          <w:rPr>
            <w:webHidden/>
          </w:rPr>
          <w:instrText xml:space="preserve"> PAGEREF _Toc145367629 \h </w:instrText>
        </w:r>
        <w:r w:rsidR="00B37928" w:rsidRPr="00806AA7">
          <w:rPr>
            <w:webHidden/>
          </w:rPr>
        </w:r>
        <w:r w:rsidR="00B37928" w:rsidRPr="00806AA7">
          <w:rPr>
            <w:webHidden/>
          </w:rPr>
          <w:fldChar w:fldCharType="separate"/>
        </w:r>
        <w:r w:rsidR="00D3129F" w:rsidRPr="00806AA7">
          <w:rPr>
            <w:webHidden/>
          </w:rPr>
          <w:t>20</w:t>
        </w:r>
        <w:r w:rsidR="00B37928" w:rsidRPr="00806AA7">
          <w:rPr>
            <w:webHidden/>
          </w:rPr>
          <w:fldChar w:fldCharType="end"/>
        </w:r>
      </w:hyperlink>
    </w:p>
    <w:p w14:paraId="5F31F220" w14:textId="238D7B11"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0" w:history="1">
        <w:r w:rsidR="00B37928" w:rsidRPr="00806AA7">
          <w:rPr>
            <w:rStyle w:val="Hyperlink"/>
          </w:rPr>
          <w:t>Figure 3</w:t>
        </w:r>
        <w:r w:rsidR="00B37928" w:rsidRPr="00806AA7">
          <w:rPr>
            <w:rStyle w:val="Hyperlink"/>
          </w:rPr>
          <w:noBreakHyphen/>
          <w:t>3. Bus connections with the Blue Pill board</w:t>
        </w:r>
        <w:r w:rsidR="00B37928" w:rsidRPr="00806AA7">
          <w:rPr>
            <w:webHidden/>
          </w:rPr>
          <w:tab/>
        </w:r>
        <w:r w:rsidR="00B37928" w:rsidRPr="00806AA7">
          <w:rPr>
            <w:webHidden/>
          </w:rPr>
          <w:fldChar w:fldCharType="begin"/>
        </w:r>
        <w:r w:rsidR="00B37928" w:rsidRPr="00806AA7">
          <w:rPr>
            <w:webHidden/>
          </w:rPr>
          <w:instrText xml:space="preserve"> PAGEREF _Toc145367630 \h </w:instrText>
        </w:r>
        <w:r w:rsidR="00B37928" w:rsidRPr="00806AA7">
          <w:rPr>
            <w:webHidden/>
          </w:rPr>
        </w:r>
        <w:r w:rsidR="00B37928" w:rsidRPr="00806AA7">
          <w:rPr>
            <w:webHidden/>
          </w:rPr>
          <w:fldChar w:fldCharType="separate"/>
        </w:r>
        <w:r w:rsidR="00D3129F" w:rsidRPr="00806AA7">
          <w:rPr>
            <w:webHidden/>
          </w:rPr>
          <w:t>21</w:t>
        </w:r>
        <w:r w:rsidR="00B37928" w:rsidRPr="00806AA7">
          <w:rPr>
            <w:webHidden/>
          </w:rPr>
          <w:fldChar w:fldCharType="end"/>
        </w:r>
      </w:hyperlink>
    </w:p>
    <w:p w14:paraId="1A22AC3D" w14:textId="5A71DA59"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1" w:history="1">
        <w:r w:rsidR="00B37928" w:rsidRPr="00806AA7">
          <w:rPr>
            <w:rStyle w:val="Hyperlink"/>
          </w:rPr>
          <w:t>Figure 3</w:t>
        </w:r>
        <w:r w:rsidR="00B37928" w:rsidRPr="00806AA7">
          <w:rPr>
            <w:rStyle w:val="Hyperlink"/>
          </w:rPr>
          <w:noBreakHyphen/>
          <w:t>4. Circuitry for testing the anemometer in ideal conditions</w:t>
        </w:r>
        <w:r w:rsidR="00B37928" w:rsidRPr="00806AA7">
          <w:rPr>
            <w:webHidden/>
          </w:rPr>
          <w:tab/>
        </w:r>
        <w:r w:rsidR="00B37928" w:rsidRPr="00806AA7">
          <w:rPr>
            <w:webHidden/>
          </w:rPr>
          <w:fldChar w:fldCharType="begin"/>
        </w:r>
        <w:r w:rsidR="00B37928" w:rsidRPr="00806AA7">
          <w:rPr>
            <w:webHidden/>
          </w:rPr>
          <w:instrText xml:space="preserve"> PAGEREF _Toc145367631 \h </w:instrText>
        </w:r>
        <w:r w:rsidR="00B37928" w:rsidRPr="00806AA7">
          <w:rPr>
            <w:webHidden/>
          </w:rPr>
        </w:r>
        <w:r w:rsidR="00B37928" w:rsidRPr="00806AA7">
          <w:rPr>
            <w:webHidden/>
          </w:rPr>
          <w:fldChar w:fldCharType="separate"/>
        </w:r>
        <w:r w:rsidR="00D3129F" w:rsidRPr="00806AA7">
          <w:rPr>
            <w:webHidden/>
          </w:rPr>
          <w:t>22</w:t>
        </w:r>
        <w:r w:rsidR="00B37928" w:rsidRPr="00806AA7">
          <w:rPr>
            <w:webHidden/>
          </w:rPr>
          <w:fldChar w:fldCharType="end"/>
        </w:r>
      </w:hyperlink>
    </w:p>
    <w:p w14:paraId="3F36683E" w14:textId="12AD4E61"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2" w:history="1">
        <w:r w:rsidR="00B37928" w:rsidRPr="00806AA7">
          <w:rPr>
            <w:rStyle w:val="Hyperlink"/>
          </w:rPr>
          <w:t>Figure 3</w:t>
        </w:r>
        <w:r w:rsidR="00B37928" w:rsidRPr="00806AA7">
          <w:rPr>
            <w:rStyle w:val="Hyperlink"/>
          </w:rPr>
          <w:noBreakHyphen/>
          <w:t>5. “An instance of noise spikes captured in an oscilloscope” [1]</w:t>
        </w:r>
        <w:r w:rsidR="00B37928" w:rsidRPr="00806AA7">
          <w:rPr>
            <w:webHidden/>
          </w:rPr>
          <w:tab/>
        </w:r>
        <w:r w:rsidR="00B37928" w:rsidRPr="00806AA7">
          <w:rPr>
            <w:webHidden/>
          </w:rPr>
          <w:fldChar w:fldCharType="begin"/>
        </w:r>
        <w:r w:rsidR="00B37928" w:rsidRPr="00806AA7">
          <w:rPr>
            <w:webHidden/>
          </w:rPr>
          <w:instrText xml:space="preserve"> PAGEREF _Toc145367632 \h </w:instrText>
        </w:r>
        <w:r w:rsidR="00B37928" w:rsidRPr="00806AA7">
          <w:rPr>
            <w:webHidden/>
          </w:rPr>
        </w:r>
        <w:r w:rsidR="00B37928" w:rsidRPr="00806AA7">
          <w:rPr>
            <w:webHidden/>
          </w:rPr>
          <w:fldChar w:fldCharType="separate"/>
        </w:r>
        <w:r w:rsidR="00D3129F" w:rsidRPr="00806AA7">
          <w:rPr>
            <w:webHidden/>
          </w:rPr>
          <w:t>22</w:t>
        </w:r>
        <w:r w:rsidR="00B37928" w:rsidRPr="00806AA7">
          <w:rPr>
            <w:webHidden/>
          </w:rPr>
          <w:fldChar w:fldCharType="end"/>
        </w:r>
      </w:hyperlink>
    </w:p>
    <w:p w14:paraId="2549E253" w14:textId="4C109A00"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3" w:history="1">
        <w:r w:rsidR="00B37928" w:rsidRPr="00806AA7">
          <w:rPr>
            <w:rStyle w:val="Hyperlink"/>
          </w:rPr>
          <w:t>Figure 3</w:t>
        </w:r>
        <w:r w:rsidR="00B37928" w:rsidRPr="00806AA7">
          <w:rPr>
            <w:rStyle w:val="Hyperlink"/>
          </w:rPr>
          <w:noBreakHyphen/>
          <w:t>6. Bypass capacitor test circuitry using the reed switch from the anemometer</w:t>
        </w:r>
        <w:r w:rsidR="00B37928" w:rsidRPr="00806AA7">
          <w:rPr>
            <w:webHidden/>
          </w:rPr>
          <w:tab/>
        </w:r>
        <w:r w:rsidR="00B37928" w:rsidRPr="00806AA7">
          <w:rPr>
            <w:webHidden/>
          </w:rPr>
          <w:fldChar w:fldCharType="begin"/>
        </w:r>
        <w:r w:rsidR="00B37928" w:rsidRPr="00806AA7">
          <w:rPr>
            <w:webHidden/>
          </w:rPr>
          <w:instrText xml:space="preserve"> PAGEREF _Toc145367633 \h </w:instrText>
        </w:r>
        <w:r w:rsidR="00B37928" w:rsidRPr="00806AA7">
          <w:rPr>
            <w:webHidden/>
          </w:rPr>
        </w:r>
        <w:r w:rsidR="00B37928" w:rsidRPr="00806AA7">
          <w:rPr>
            <w:webHidden/>
          </w:rPr>
          <w:fldChar w:fldCharType="separate"/>
        </w:r>
        <w:r w:rsidR="00D3129F" w:rsidRPr="00806AA7">
          <w:rPr>
            <w:webHidden/>
          </w:rPr>
          <w:t>23</w:t>
        </w:r>
        <w:r w:rsidR="00B37928" w:rsidRPr="00806AA7">
          <w:rPr>
            <w:webHidden/>
          </w:rPr>
          <w:fldChar w:fldCharType="end"/>
        </w:r>
      </w:hyperlink>
    </w:p>
    <w:p w14:paraId="1E7C4ECA" w14:textId="36B4D532"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4" w:history="1">
        <w:r w:rsidR="00B37928" w:rsidRPr="00806AA7">
          <w:rPr>
            <w:rStyle w:val="Hyperlink"/>
          </w:rPr>
          <w:t>Figure 3</w:t>
        </w:r>
        <w:r w:rsidR="00B37928" w:rsidRPr="00806AA7">
          <w:rPr>
            <w:rStyle w:val="Hyperlink"/>
          </w:rPr>
          <w:noBreakHyphen/>
          <w:t>7. Reed switch debounced by the 68-nF bypass capacitor</w:t>
        </w:r>
        <w:r w:rsidR="00B37928" w:rsidRPr="00806AA7">
          <w:rPr>
            <w:webHidden/>
          </w:rPr>
          <w:tab/>
        </w:r>
        <w:r w:rsidR="00B37928" w:rsidRPr="00806AA7">
          <w:rPr>
            <w:webHidden/>
          </w:rPr>
          <w:fldChar w:fldCharType="begin"/>
        </w:r>
        <w:r w:rsidR="00B37928" w:rsidRPr="00806AA7">
          <w:rPr>
            <w:webHidden/>
          </w:rPr>
          <w:instrText xml:space="preserve"> PAGEREF _Toc145367634 \h </w:instrText>
        </w:r>
        <w:r w:rsidR="00B37928" w:rsidRPr="00806AA7">
          <w:rPr>
            <w:webHidden/>
          </w:rPr>
        </w:r>
        <w:r w:rsidR="00B37928" w:rsidRPr="00806AA7">
          <w:rPr>
            <w:webHidden/>
          </w:rPr>
          <w:fldChar w:fldCharType="separate"/>
        </w:r>
        <w:r w:rsidR="00D3129F" w:rsidRPr="00806AA7">
          <w:rPr>
            <w:webHidden/>
          </w:rPr>
          <w:t>24</w:t>
        </w:r>
        <w:r w:rsidR="00B37928" w:rsidRPr="00806AA7">
          <w:rPr>
            <w:webHidden/>
          </w:rPr>
          <w:fldChar w:fldCharType="end"/>
        </w:r>
      </w:hyperlink>
    </w:p>
    <w:p w14:paraId="21E75D8C" w14:textId="52B81B55"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5" w:history="1">
        <w:r w:rsidR="00B37928" w:rsidRPr="00806AA7">
          <w:rPr>
            <w:rStyle w:val="Hyperlink"/>
          </w:rPr>
          <w:t>Figure 3</w:t>
        </w:r>
        <w:r w:rsidR="00B37928" w:rsidRPr="00806AA7">
          <w:rPr>
            <w:rStyle w:val="Hyperlink"/>
          </w:rPr>
          <w:noBreakHyphen/>
          <w:t>8. Circuitry for interfacing with the anemometer</w:t>
        </w:r>
        <w:r w:rsidR="00B37928" w:rsidRPr="00806AA7">
          <w:rPr>
            <w:webHidden/>
          </w:rPr>
          <w:tab/>
        </w:r>
        <w:r w:rsidR="00B37928" w:rsidRPr="00806AA7">
          <w:rPr>
            <w:webHidden/>
          </w:rPr>
          <w:fldChar w:fldCharType="begin"/>
        </w:r>
        <w:r w:rsidR="00B37928" w:rsidRPr="00806AA7">
          <w:rPr>
            <w:webHidden/>
          </w:rPr>
          <w:instrText xml:space="preserve"> PAGEREF _Toc145367635 \h </w:instrText>
        </w:r>
        <w:r w:rsidR="00B37928" w:rsidRPr="00806AA7">
          <w:rPr>
            <w:webHidden/>
          </w:rPr>
        </w:r>
        <w:r w:rsidR="00B37928" w:rsidRPr="00806AA7">
          <w:rPr>
            <w:webHidden/>
          </w:rPr>
          <w:fldChar w:fldCharType="separate"/>
        </w:r>
        <w:r w:rsidR="00D3129F" w:rsidRPr="00806AA7">
          <w:rPr>
            <w:webHidden/>
          </w:rPr>
          <w:t>24</w:t>
        </w:r>
        <w:r w:rsidR="00B37928" w:rsidRPr="00806AA7">
          <w:rPr>
            <w:webHidden/>
          </w:rPr>
          <w:fldChar w:fldCharType="end"/>
        </w:r>
      </w:hyperlink>
    </w:p>
    <w:p w14:paraId="43FC863F" w14:textId="45C37807"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6" w:history="1">
        <w:r w:rsidR="00B37928" w:rsidRPr="00806AA7">
          <w:rPr>
            <w:rStyle w:val="Hyperlink"/>
          </w:rPr>
          <w:t>Figure 3</w:t>
        </w:r>
        <w:r w:rsidR="00B37928" w:rsidRPr="00806AA7">
          <w:rPr>
            <w:rStyle w:val="Hyperlink"/>
          </w:rPr>
          <w:noBreakHyphen/>
          <w:t>9. Voltage divider circuitry with ADC module</w:t>
        </w:r>
        <w:r w:rsidR="00B37928" w:rsidRPr="00806AA7">
          <w:rPr>
            <w:webHidden/>
          </w:rPr>
          <w:tab/>
        </w:r>
        <w:r w:rsidR="00B37928" w:rsidRPr="00806AA7">
          <w:rPr>
            <w:webHidden/>
          </w:rPr>
          <w:fldChar w:fldCharType="begin"/>
        </w:r>
        <w:r w:rsidR="00B37928" w:rsidRPr="00806AA7">
          <w:rPr>
            <w:webHidden/>
          </w:rPr>
          <w:instrText xml:space="preserve"> PAGEREF _Toc145367636 \h </w:instrText>
        </w:r>
        <w:r w:rsidR="00B37928" w:rsidRPr="00806AA7">
          <w:rPr>
            <w:webHidden/>
          </w:rPr>
        </w:r>
        <w:r w:rsidR="00B37928" w:rsidRPr="00806AA7">
          <w:rPr>
            <w:webHidden/>
          </w:rPr>
          <w:fldChar w:fldCharType="separate"/>
        </w:r>
        <w:r w:rsidR="00D3129F" w:rsidRPr="00806AA7">
          <w:rPr>
            <w:webHidden/>
          </w:rPr>
          <w:t>26</w:t>
        </w:r>
        <w:r w:rsidR="00B37928" w:rsidRPr="00806AA7">
          <w:rPr>
            <w:webHidden/>
          </w:rPr>
          <w:fldChar w:fldCharType="end"/>
        </w:r>
      </w:hyperlink>
    </w:p>
    <w:p w14:paraId="49B6F62E" w14:textId="203D262B"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7" w:history="1">
        <w:r w:rsidR="00B37928" w:rsidRPr="00806AA7">
          <w:rPr>
            <w:rStyle w:val="Hyperlink"/>
          </w:rPr>
          <w:t>Figure 3</w:t>
        </w:r>
        <w:r w:rsidR="00B37928" w:rsidRPr="00806AA7">
          <w:rPr>
            <w:rStyle w:val="Hyperlink"/>
          </w:rPr>
          <w:noBreakHyphen/>
          <w:t>10. Derivation of the Norton equivalent of the voltage divider</w:t>
        </w:r>
        <w:r w:rsidR="00B37928" w:rsidRPr="00806AA7">
          <w:rPr>
            <w:webHidden/>
          </w:rPr>
          <w:tab/>
        </w:r>
        <w:r w:rsidR="00B37928" w:rsidRPr="00806AA7">
          <w:rPr>
            <w:webHidden/>
          </w:rPr>
          <w:fldChar w:fldCharType="begin"/>
        </w:r>
        <w:r w:rsidR="00B37928" w:rsidRPr="00806AA7">
          <w:rPr>
            <w:webHidden/>
          </w:rPr>
          <w:instrText xml:space="preserve"> PAGEREF _Toc145367637 \h </w:instrText>
        </w:r>
        <w:r w:rsidR="00B37928" w:rsidRPr="00806AA7">
          <w:rPr>
            <w:webHidden/>
          </w:rPr>
        </w:r>
        <w:r w:rsidR="00B37928" w:rsidRPr="00806AA7">
          <w:rPr>
            <w:webHidden/>
          </w:rPr>
          <w:fldChar w:fldCharType="separate"/>
        </w:r>
        <w:r w:rsidR="00D3129F" w:rsidRPr="00806AA7">
          <w:rPr>
            <w:webHidden/>
          </w:rPr>
          <w:t>27</w:t>
        </w:r>
        <w:r w:rsidR="00B37928" w:rsidRPr="00806AA7">
          <w:rPr>
            <w:webHidden/>
          </w:rPr>
          <w:fldChar w:fldCharType="end"/>
        </w:r>
      </w:hyperlink>
    </w:p>
    <w:p w14:paraId="0B0F0DA5" w14:textId="1A68372B"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8" w:history="1">
        <w:r w:rsidR="00B37928" w:rsidRPr="00806AA7">
          <w:rPr>
            <w:rStyle w:val="Hyperlink"/>
          </w:rPr>
          <w:t>Figure 3</w:t>
        </w:r>
        <w:r w:rsidR="00B37928" w:rsidRPr="00806AA7">
          <w:rPr>
            <w:rStyle w:val="Hyperlink"/>
          </w:rPr>
          <w:noBreakHyphen/>
          <w:t>11. An instance of R</w:t>
        </w:r>
        <w:r w:rsidR="00B37928" w:rsidRPr="00806AA7">
          <w:rPr>
            <w:rStyle w:val="Hyperlink"/>
            <w:vertAlign w:val="subscript"/>
          </w:rPr>
          <w:t>external</w:t>
        </w:r>
        <w:r w:rsidR="00B37928" w:rsidRPr="00806AA7">
          <w:rPr>
            <w:rStyle w:val="Hyperlink"/>
          </w:rPr>
          <w:t xml:space="preserve"> = 3.0kΩ input to the voltage step-calculating sheet</w:t>
        </w:r>
        <w:r w:rsidR="00B37928" w:rsidRPr="00806AA7">
          <w:rPr>
            <w:webHidden/>
          </w:rPr>
          <w:tab/>
        </w:r>
        <w:r w:rsidR="00B37928" w:rsidRPr="00806AA7">
          <w:rPr>
            <w:webHidden/>
          </w:rPr>
          <w:fldChar w:fldCharType="begin"/>
        </w:r>
        <w:r w:rsidR="00B37928" w:rsidRPr="00806AA7">
          <w:rPr>
            <w:webHidden/>
          </w:rPr>
          <w:instrText xml:space="preserve"> PAGEREF _Toc145367638 \h </w:instrText>
        </w:r>
        <w:r w:rsidR="00B37928" w:rsidRPr="00806AA7">
          <w:rPr>
            <w:webHidden/>
          </w:rPr>
        </w:r>
        <w:r w:rsidR="00B37928" w:rsidRPr="00806AA7">
          <w:rPr>
            <w:webHidden/>
          </w:rPr>
          <w:fldChar w:fldCharType="separate"/>
        </w:r>
        <w:r w:rsidR="00D3129F" w:rsidRPr="00806AA7">
          <w:rPr>
            <w:webHidden/>
          </w:rPr>
          <w:t>28</w:t>
        </w:r>
        <w:r w:rsidR="00B37928" w:rsidRPr="00806AA7">
          <w:rPr>
            <w:webHidden/>
          </w:rPr>
          <w:fldChar w:fldCharType="end"/>
        </w:r>
      </w:hyperlink>
    </w:p>
    <w:p w14:paraId="5B8B18A1" w14:textId="7D78762F"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9" w:history="1">
        <w:r w:rsidR="00B37928" w:rsidRPr="00806AA7">
          <w:rPr>
            <w:rStyle w:val="Hyperlink"/>
          </w:rPr>
          <w:t>Figure 3</w:t>
        </w:r>
        <w:r w:rsidR="00B37928" w:rsidRPr="00806AA7">
          <w:rPr>
            <w:rStyle w:val="Hyperlink"/>
          </w:rPr>
          <w:noBreakHyphen/>
          <w:t>12. “A noise instance captured during a test on the wind vane” [1]</w:t>
        </w:r>
        <w:r w:rsidR="00B37928" w:rsidRPr="00806AA7">
          <w:rPr>
            <w:webHidden/>
          </w:rPr>
          <w:tab/>
        </w:r>
        <w:r w:rsidR="00B37928" w:rsidRPr="00806AA7">
          <w:rPr>
            <w:webHidden/>
          </w:rPr>
          <w:fldChar w:fldCharType="begin"/>
        </w:r>
        <w:r w:rsidR="00B37928" w:rsidRPr="00806AA7">
          <w:rPr>
            <w:webHidden/>
          </w:rPr>
          <w:instrText xml:space="preserve"> PAGEREF _Toc145367639 \h </w:instrText>
        </w:r>
        <w:r w:rsidR="00B37928" w:rsidRPr="00806AA7">
          <w:rPr>
            <w:webHidden/>
          </w:rPr>
        </w:r>
        <w:r w:rsidR="00B37928" w:rsidRPr="00806AA7">
          <w:rPr>
            <w:webHidden/>
          </w:rPr>
          <w:fldChar w:fldCharType="separate"/>
        </w:r>
        <w:r w:rsidR="00D3129F" w:rsidRPr="00806AA7">
          <w:rPr>
            <w:webHidden/>
          </w:rPr>
          <w:t>29</w:t>
        </w:r>
        <w:r w:rsidR="00B37928" w:rsidRPr="00806AA7">
          <w:rPr>
            <w:webHidden/>
          </w:rPr>
          <w:fldChar w:fldCharType="end"/>
        </w:r>
      </w:hyperlink>
    </w:p>
    <w:p w14:paraId="023CC058" w14:textId="64D43BA5"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0" w:history="1">
        <w:r w:rsidR="00B37928" w:rsidRPr="00806AA7">
          <w:rPr>
            <w:rStyle w:val="Hyperlink"/>
          </w:rPr>
          <w:t>Figure 3</w:t>
        </w:r>
        <w:r w:rsidR="00B37928" w:rsidRPr="00806AA7">
          <w:rPr>
            <w:rStyle w:val="Hyperlink"/>
          </w:rPr>
          <w:noBreakHyphen/>
          <w:t>13. Frequency response of the 1.013-kHz RC LPF</w:t>
        </w:r>
        <w:r w:rsidR="00B37928" w:rsidRPr="00806AA7">
          <w:rPr>
            <w:webHidden/>
          </w:rPr>
          <w:tab/>
        </w:r>
        <w:r w:rsidR="00B37928" w:rsidRPr="00806AA7">
          <w:rPr>
            <w:webHidden/>
          </w:rPr>
          <w:fldChar w:fldCharType="begin"/>
        </w:r>
        <w:r w:rsidR="00B37928" w:rsidRPr="00806AA7">
          <w:rPr>
            <w:webHidden/>
          </w:rPr>
          <w:instrText xml:space="preserve"> PAGEREF _Toc145367640 \h </w:instrText>
        </w:r>
        <w:r w:rsidR="00B37928" w:rsidRPr="00806AA7">
          <w:rPr>
            <w:webHidden/>
          </w:rPr>
        </w:r>
        <w:r w:rsidR="00B37928" w:rsidRPr="00806AA7">
          <w:rPr>
            <w:webHidden/>
          </w:rPr>
          <w:fldChar w:fldCharType="separate"/>
        </w:r>
        <w:r w:rsidR="00D3129F" w:rsidRPr="00806AA7">
          <w:rPr>
            <w:webHidden/>
          </w:rPr>
          <w:t>31</w:t>
        </w:r>
        <w:r w:rsidR="00B37928" w:rsidRPr="00806AA7">
          <w:rPr>
            <w:webHidden/>
          </w:rPr>
          <w:fldChar w:fldCharType="end"/>
        </w:r>
      </w:hyperlink>
    </w:p>
    <w:p w14:paraId="6FAB9A00" w14:textId="6EAE77F7"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1" w:history="1">
        <w:r w:rsidR="00B37928" w:rsidRPr="00806AA7">
          <w:rPr>
            <w:rStyle w:val="Hyperlink"/>
          </w:rPr>
          <w:t>Figure 3</w:t>
        </w:r>
        <w:r w:rsidR="00B37928" w:rsidRPr="00806AA7">
          <w:rPr>
            <w:rStyle w:val="Hyperlink"/>
          </w:rPr>
          <w:noBreakHyphen/>
          <w:t>14. Step response of the 1.013-kHz RC LPF</w:t>
        </w:r>
        <w:r w:rsidR="00B37928" w:rsidRPr="00806AA7">
          <w:rPr>
            <w:webHidden/>
          </w:rPr>
          <w:tab/>
        </w:r>
        <w:r w:rsidR="00B37928" w:rsidRPr="00806AA7">
          <w:rPr>
            <w:webHidden/>
          </w:rPr>
          <w:fldChar w:fldCharType="begin"/>
        </w:r>
        <w:r w:rsidR="00B37928" w:rsidRPr="00806AA7">
          <w:rPr>
            <w:webHidden/>
          </w:rPr>
          <w:instrText xml:space="preserve"> PAGEREF _Toc145367641 \h </w:instrText>
        </w:r>
        <w:r w:rsidR="00B37928" w:rsidRPr="00806AA7">
          <w:rPr>
            <w:webHidden/>
          </w:rPr>
        </w:r>
        <w:r w:rsidR="00B37928" w:rsidRPr="00806AA7">
          <w:rPr>
            <w:webHidden/>
          </w:rPr>
          <w:fldChar w:fldCharType="separate"/>
        </w:r>
        <w:r w:rsidR="00D3129F" w:rsidRPr="00806AA7">
          <w:rPr>
            <w:webHidden/>
          </w:rPr>
          <w:t>32</w:t>
        </w:r>
        <w:r w:rsidR="00B37928" w:rsidRPr="00806AA7">
          <w:rPr>
            <w:webHidden/>
          </w:rPr>
          <w:fldChar w:fldCharType="end"/>
        </w:r>
      </w:hyperlink>
    </w:p>
    <w:p w14:paraId="253FEE63" w14:textId="6775FF0E"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2" w:history="1">
        <w:r w:rsidR="00B37928" w:rsidRPr="00806AA7">
          <w:rPr>
            <w:rStyle w:val="Hyperlink"/>
          </w:rPr>
          <w:t>Figure 3</w:t>
        </w:r>
        <w:r w:rsidR="00B37928" w:rsidRPr="00806AA7">
          <w:rPr>
            <w:rStyle w:val="Hyperlink"/>
          </w:rPr>
          <w:noBreakHyphen/>
          <w:t>15. Circuitry for reading the wind vane</w:t>
        </w:r>
        <w:r w:rsidR="00B37928" w:rsidRPr="00806AA7">
          <w:rPr>
            <w:webHidden/>
          </w:rPr>
          <w:tab/>
        </w:r>
        <w:r w:rsidR="00B37928" w:rsidRPr="00806AA7">
          <w:rPr>
            <w:webHidden/>
          </w:rPr>
          <w:fldChar w:fldCharType="begin"/>
        </w:r>
        <w:r w:rsidR="00B37928" w:rsidRPr="00806AA7">
          <w:rPr>
            <w:webHidden/>
          </w:rPr>
          <w:instrText xml:space="preserve"> PAGEREF _Toc145367642 \h </w:instrText>
        </w:r>
        <w:r w:rsidR="00B37928" w:rsidRPr="00806AA7">
          <w:rPr>
            <w:webHidden/>
          </w:rPr>
        </w:r>
        <w:r w:rsidR="00B37928" w:rsidRPr="00806AA7">
          <w:rPr>
            <w:webHidden/>
          </w:rPr>
          <w:fldChar w:fldCharType="separate"/>
        </w:r>
        <w:r w:rsidR="00D3129F" w:rsidRPr="00806AA7">
          <w:rPr>
            <w:webHidden/>
          </w:rPr>
          <w:t>30</w:t>
        </w:r>
        <w:r w:rsidR="00B37928" w:rsidRPr="00806AA7">
          <w:rPr>
            <w:webHidden/>
          </w:rPr>
          <w:fldChar w:fldCharType="end"/>
        </w:r>
      </w:hyperlink>
    </w:p>
    <w:p w14:paraId="20A9043D" w14:textId="424A0D12"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3" w:history="1">
        <w:r w:rsidR="00B37928" w:rsidRPr="00806AA7">
          <w:rPr>
            <w:rStyle w:val="Hyperlink"/>
          </w:rPr>
          <w:t>Figure 3</w:t>
        </w:r>
        <w:r w:rsidR="00B37928" w:rsidRPr="00806AA7">
          <w:rPr>
            <w:rStyle w:val="Hyperlink"/>
          </w:rPr>
          <w:noBreakHyphen/>
          <w:t>16. Circuitry for interfacing with the rain gauge</w:t>
        </w:r>
        <w:r w:rsidR="00B37928" w:rsidRPr="00806AA7">
          <w:rPr>
            <w:webHidden/>
          </w:rPr>
          <w:tab/>
        </w:r>
        <w:r w:rsidR="00B37928" w:rsidRPr="00806AA7">
          <w:rPr>
            <w:webHidden/>
          </w:rPr>
          <w:fldChar w:fldCharType="begin"/>
        </w:r>
        <w:r w:rsidR="00B37928" w:rsidRPr="00806AA7">
          <w:rPr>
            <w:webHidden/>
          </w:rPr>
          <w:instrText xml:space="preserve"> PAGEREF _Toc145367643 \h </w:instrText>
        </w:r>
        <w:r w:rsidR="00B37928" w:rsidRPr="00806AA7">
          <w:rPr>
            <w:webHidden/>
          </w:rPr>
        </w:r>
        <w:r w:rsidR="00B37928" w:rsidRPr="00806AA7">
          <w:rPr>
            <w:webHidden/>
          </w:rPr>
          <w:fldChar w:fldCharType="separate"/>
        </w:r>
        <w:r w:rsidR="00D3129F" w:rsidRPr="00806AA7">
          <w:rPr>
            <w:webHidden/>
          </w:rPr>
          <w:t>35</w:t>
        </w:r>
        <w:r w:rsidR="00B37928" w:rsidRPr="00806AA7">
          <w:rPr>
            <w:webHidden/>
          </w:rPr>
          <w:fldChar w:fldCharType="end"/>
        </w:r>
      </w:hyperlink>
    </w:p>
    <w:p w14:paraId="0F145B73" w14:textId="28E1D070"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4" w:history="1">
        <w:r w:rsidR="00B37928" w:rsidRPr="00806AA7">
          <w:rPr>
            <w:rStyle w:val="Hyperlink"/>
          </w:rPr>
          <w:t>Figure 3</w:t>
        </w:r>
        <w:r w:rsidR="00B37928" w:rsidRPr="00806AA7">
          <w:rPr>
            <w:rStyle w:val="Hyperlink"/>
          </w:rPr>
          <w:noBreakHyphen/>
          <w:t>17. BME280 setup for the I</w:t>
        </w:r>
        <w:r w:rsidR="00B37928" w:rsidRPr="00806AA7">
          <w:rPr>
            <w:rStyle w:val="Hyperlink"/>
            <w:vertAlign w:val="superscript"/>
          </w:rPr>
          <w:t>2</w:t>
        </w:r>
        <w:r w:rsidR="00B37928" w:rsidRPr="00806AA7">
          <w:rPr>
            <w:rStyle w:val="Hyperlink"/>
          </w:rPr>
          <w:t>C protocol</w:t>
        </w:r>
        <w:r w:rsidR="00B37928" w:rsidRPr="00806AA7">
          <w:rPr>
            <w:webHidden/>
          </w:rPr>
          <w:tab/>
        </w:r>
        <w:r w:rsidR="00B37928" w:rsidRPr="00806AA7">
          <w:rPr>
            <w:webHidden/>
          </w:rPr>
          <w:fldChar w:fldCharType="begin"/>
        </w:r>
        <w:r w:rsidR="00B37928" w:rsidRPr="00806AA7">
          <w:rPr>
            <w:webHidden/>
          </w:rPr>
          <w:instrText xml:space="preserve"> PAGEREF _Toc145367644 \h </w:instrText>
        </w:r>
        <w:r w:rsidR="00B37928" w:rsidRPr="00806AA7">
          <w:rPr>
            <w:webHidden/>
          </w:rPr>
        </w:r>
        <w:r w:rsidR="00B37928" w:rsidRPr="00806AA7">
          <w:rPr>
            <w:webHidden/>
          </w:rPr>
          <w:fldChar w:fldCharType="separate"/>
        </w:r>
        <w:r w:rsidR="00D3129F" w:rsidRPr="00806AA7">
          <w:rPr>
            <w:webHidden/>
          </w:rPr>
          <w:t>36</w:t>
        </w:r>
        <w:r w:rsidR="00B37928" w:rsidRPr="00806AA7">
          <w:rPr>
            <w:webHidden/>
          </w:rPr>
          <w:fldChar w:fldCharType="end"/>
        </w:r>
      </w:hyperlink>
    </w:p>
    <w:p w14:paraId="1B05029A" w14:textId="595A6766"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5" w:history="1">
        <w:r w:rsidR="00B37928" w:rsidRPr="00806AA7">
          <w:rPr>
            <w:rStyle w:val="Hyperlink"/>
          </w:rPr>
          <w:t>Figure 3</w:t>
        </w:r>
        <w:r w:rsidR="00B37928" w:rsidRPr="00806AA7">
          <w:rPr>
            <w:rStyle w:val="Hyperlink"/>
          </w:rPr>
          <w:noBreakHyphen/>
          <w:t>18. The concept of a DS18B20 powered via an external power supply V</w:t>
        </w:r>
        <w:r w:rsidR="00B37928" w:rsidRPr="00806AA7">
          <w:rPr>
            <w:rStyle w:val="Hyperlink"/>
            <w:vertAlign w:val="subscript"/>
          </w:rPr>
          <w:t>P</w:t>
        </w:r>
        <w:r w:rsidR="00B37928" w:rsidRPr="00806AA7">
          <w:rPr>
            <w:webHidden/>
          </w:rPr>
          <w:tab/>
        </w:r>
        <w:r w:rsidR="00B37928" w:rsidRPr="00806AA7">
          <w:rPr>
            <w:webHidden/>
          </w:rPr>
          <w:fldChar w:fldCharType="begin"/>
        </w:r>
        <w:r w:rsidR="00B37928" w:rsidRPr="00806AA7">
          <w:rPr>
            <w:webHidden/>
          </w:rPr>
          <w:instrText xml:space="preserve"> PAGEREF _Toc145367645 \h </w:instrText>
        </w:r>
        <w:r w:rsidR="00B37928" w:rsidRPr="00806AA7">
          <w:rPr>
            <w:webHidden/>
          </w:rPr>
        </w:r>
        <w:r w:rsidR="00B37928" w:rsidRPr="00806AA7">
          <w:rPr>
            <w:webHidden/>
          </w:rPr>
          <w:fldChar w:fldCharType="separate"/>
        </w:r>
        <w:r w:rsidR="00D3129F" w:rsidRPr="00806AA7">
          <w:rPr>
            <w:webHidden/>
          </w:rPr>
          <w:t>37</w:t>
        </w:r>
        <w:r w:rsidR="00B37928" w:rsidRPr="00806AA7">
          <w:rPr>
            <w:webHidden/>
          </w:rPr>
          <w:fldChar w:fldCharType="end"/>
        </w:r>
      </w:hyperlink>
    </w:p>
    <w:p w14:paraId="2A418DC9" w14:textId="5F9925F3"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6" w:history="1">
        <w:r w:rsidR="00B37928" w:rsidRPr="00806AA7">
          <w:rPr>
            <w:rStyle w:val="Hyperlink"/>
          </w:rPr>
          <w:t>Figure 3</w:t>
        </w:r>
        <w:r w:rsidR="00B37928" w:rsidRPr="00806AA7">
          <w:rPr>
            <w:rStyle w:val="Hyperlink"/>
          </w:rPr>
          <w:noBreakHyphen/>
          <w:t>19. Final circuitry for interfacing the DS18B20 with the microcontroller</w:t>
        </w:r>
        <w:r w:rsidR="00B37928" w:rsidRPr="00806AA7">
          <w:rPr>
            <w:webHidden/>
          </w:rPr>
          <w:tab/>
        </w:r>
        <w:r w:rsidR="00B37928" w:rsidRPr="00806AA7">
          <w:rPr>
            <w:webHidden/>
          </w:rPr>
          <w:fldChar w:fldCharType="begin"/>
        </w:r>
        <w:r w:rsidR="00B37928" w:rsidRPr="00806AA7">
          <w:rPr>
            <w:webHidden/>
          </w:rPr>
          <w:instrText xml:space="preserve"> PAGEREF _Toc145367646 \h </w:instrText>
        </w:r>
        <w:r w:rsidR="00B37928" w:rsidRPr="00806AA7">
          <w:rPr>
            <w:webHidden/>
          </w:rPr>
        </w:r>
        <w:r w:rsidR="00B37928" w:rsidRPr="00806AA7">
          <w:rPr>
            <w:webHidden/>
          </w:rPr>
          <w:fldChar w:fldCharType="separate"/>
        </w:r>
        <w:r w:rsidR="00D3129F" w:rsidRPr="00806AA7">
          <w:rPr>
            <w:webHidden/>
          </w:rPr>
          <w:t>38</w:t>
        </w:r>
        <w:r w:rsidR="00B37928" w:rsidRPr="00806AA7">
          <w:rPr>
            <w:webHidden/>
          </w:rPr>
          <w:fldChar w:fldCharType="end"/>
        </w:r>
      </w:hyperlink>
    </w:p>
    <w:p w14:paraId="2FE92892" w14:textId="08BA7943"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7" w:history="1">
        <w:r w:rsidR="00B37928" w:rsidRPr="00806AA7">
          <w:rPr>
            <w:rStyle w:val="Hyperlink"/>
          </w:rPr>
          <w:t>Figure 3</w:t>
        </w:r>
        <w:r w:rsidR="00B37928" w:rsidRPr="00806AA7">
          <w:rPr>
            <w:rStyle w:val="Hyperlink"/>
          </w:rPr>
          <w:noBreakHyphen/>
          <w:t>20. Hardware setup for SX1278 LoRa module</w:t>
        </w:r>
        <w:r w:rsidR="00B37928" w:rsidRPr="00806AA7">
          <w:rPr>
            <w:webHidden/>
          </w:rPr>
          <w:tab/>
        </w:r>
        <w:r w:rsidR="00B37928" w:rsidRPr="00806AA7">
          <w:rPr>
            <w:webHidden/>
          </w:rPr>
          <w:fldChar w:fldCharType="begin"/>
        </w:r>
        <w:r w:rsidR="00B37928" w:rsidRPr="00806AA7">
          <w:rPr>
            <w:webHidden/>
          </w:rPr>
          <w:instrText xml:space="preserve"> PAGEREF _Toc145367647 \h </w:instrText>
        </w:r>
        <w:r w:rsidR="00B37928" w:rsidRPr="00806AA7">
          <w:rPr>
            <w:webHidden/>
          </w:rPr>
        </w:r>
        <w:r w:rsidR="00B37928" w:rsidRPr="00806AA7">
          <w:rPr>
            <w:webHidden/>
          </w:rPr>
          <w:fldChar w:fldCharType="separate"/>
        </w:r>
        <w:r w:rsidR="00D3129F" w:rsidRPr="00806AA7">
          <w:rPr>
            <w:webHidden/>
          </w:rPr>
          <w:t>39</w:t>
        </w:r>
        <w:r w:rsidR="00B37928" w:rsidRPr="00806AA7">
          <w:rPr>
            <w:webHidden/>
          </w:rPr>
          <w:fldChar w:fldCharType="end"/>
        </w:r>
      </w:hyperlink>
    </w:p>
    <w:p w14:paraId="1EC626A2" w14:textId="1E0A1B4F"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8" w:history="1">
        <w:r w:rsidR="00B37928" w:rsidRPr="00806AA7">
          <w:rPr>
            <w:rStyle w:val="Hyperlink"/>
          </w:rPr>
          <w:t>Figure 3</w:t>
        </w:r>
        <w:r w:rsidR="00B37928" w:rsidRPr="00806AA7">
          <w:rPr>
            <w:rStyle w:val="Hyperlink"/>
          </w:rPr>
          <w:noBreakHyphen/>
          <w:t>21. Hardware setup with the DS3231SN RTC module</w:t>
        </w:r>
        <w:r w:rsidR="00B37928" w:rsidRPr="00806AA7">
          <w:rPr>
            <w:webHidden/>
          </w:rPr>
          <w:tab/>
        </w:r>
        <w:r w:rsidR="00B37928" w:rsidRPr="00806AA7">
          <w:rPr>
            <w:webHidden/>
          </w:rPr>
          <w:fldChar w:fldCharType="begin"/>
        </w:r>
        <w:r w:rsidR="00B37928" w:rsidRPr="00806AA7">
          <w:rPr>
            <w:webHidden/>
          </w:rPr>
          <w:instrText xml:space="preserve"> PAGEREF _Toc145367648 \h </w:instrText>
        </w:r>
        <w:r w:rsidR="00B37928" w:rsidRPr="00806AA7">
          <w:rPr>
            <w:webHidden/>
          </w:rPr>
        </w:r>
        <w:r w:rsidR="00B37928" w:rsidRPr="00806AA7">
          <w:rPr>
            <w:webHidden/>
          </w:rPr>
          <w:fldChar w:fldCharType="separate"/>
        </w:r>
        <w:r w:rsidR="00D3129F" w:rsidRPr="00806AA7">
          <w:rPr>
            <w:webHidden/>
          </w:rPr>
          <w:t>40</w:t>
        </w:r>
        <w:r w:rsidR="00B37928" w:rsidRPr="00806AA7">
          <w:rPr>
            <w:webHidden/>
          </w:rPr>
          <w:fldChar w:fldCharType="end"/>
        </w:r>
      </w:hyperlink>
    </w:p>
    <w:p w14:paraId="32C4D42B" w14:textId="4A7FCC30"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9" w:history="1">
        <w:r w:rsidR="00B37928" w:rsidRPr="00806AA7">
          <w:rPr>
            <w:rStyle w:val="Hyperlink"/>
          </w:rPr>
          <w:t>Figure 3</w:t>
        </w:r>
        <w:r w:rsidR="00B37928" w:rsidRPr="00806AA7">
          <w:rPr>
            <w:rStyle w:val="Hyperlink"/>
          </w:rPr>
          <w:noBreakHyphen/>
          <w:t>22. Block diagram of the system powering circuitry</w:t>
        </w:r>
        <w:r w:rsidR="00B37928" w:rsidRPr="00806AA7">
          <w:rPr>
            <w:webHidden/>
          </w:rPr>
          <w:tab/>
        </w:r>
        <w:r w:rsidR="00B37928" w:rsidRPr="00806AA7">
          <w:rPr>
            <w:webHidden/>
          </w:rPr>
          <w:fldChar w:fldCharType="begin"/>
        </w:r>
        <w:r w:rsidR="00B37928" w:rsidRPr="00806AA7">
          <w:rPr>
            <w:webHidden/>
          </w:rPr>
          <w:instrText xml:space="preserve"> PAGEREF _Toc145367649 \h </w:instrText>
        </w:r>
        <w:r w:rsidR="00B37928" w:rsidRPr="00806AA7">
          <w:rPr>
            <w:webHidden/>
          </w:rPr>
        </w:r>
        <w:r w:rsidR="00B37928" w:rsidRPr="00806AA7">
          <w:rPr>
            <w:webHidden/>
          </w:rPr>
          <w:fldChar w:fldCharType="separate"/>
        </w:r>
        <w:r w:rsidR="00D3129F" w:rsidRPr="00806AA7">
          <w:rPr>
            <w:webHidden/>
          </w:rPr>
          <w:t>40</w:t>
        </w:r>
        <w:r w:rsidR="00B37928" w:rsidRPr="00806AA7">
          <w:rPr>
            <w:webHidden/>
          </w:rPr>
          <w:fldChar w:fldCharType="end"/>
        </w:r>
      </w:hyperlink>
    </w:p>
    <w:p w14:paraId="440C3BC1" w14:textId="790B4868"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0" w:history="1">
        <w:r w:rsidR="00B37928" w:rsidRPr="00806AA7">
          <w:rPr>
            <w:rStyle w:val="Hyperlink"/>
          </w:rPr>
          <w:t>Figure 4</w:t>
        </w:r>
        <w:r w:rsidR="00B37928" w:rsidRPr="00806AA7">
          <w:rPr>
            <w:rStyle w:val="Hyperlink"/>
          </w:rPr>
          <w:noBreakHyphen/>
          <w:t>1. Axial Fan Module MFP107 by TecQuipment [60]</w:t>
        </w:r>
        <w:r w:rsidR="00B37928" w:rsidRPr="00806AA7">
          <w:rPr>
            <w:webHidden/>
          </w:rPr>
          <w:tab/>
        </w:r>
        <w:r w:rsidR="00B37928" w:rsidRPr="00806AA7">
          <w:rPr>
            <w:webHidden/>
          </w:rPr>
          <w:fldChar w:fldCharType="begin"/>
        </w:r>
        <w:r w:rsidR="00B37928" w:rsidRPr="00806AA7">
          <w:rPr>
            <w:webHidden/>
          </w:rPr>
          <w:instrText xml:space="preserve"> PAGEREF _Toc145367650 \h </w:instrText>
        </w:r>
        <w:r w:rsidR="00B37928" w:rsidRPr="00806AA7">
          <w:rPr>
            <w:webHidden/>
          </w:rPr>
        </w:r>
        <w:r w:rsidR="00B37928" w:rsidRPr="00806AA7">
          <w:rPr>
            <w:webHidden/>
          </w:rPr>
          <w:fldChar w:fldCharType="separate"/>
        </w:r>
        <w:r w:rsidR="00D3129F" w:rsidRPr="00806AA7">
          <w:rPr>
            <w:webHidden/>
          </w:rPr>
          <w:t>42</w:t>
        </w:r>
        <w:r w:rsidR="00B37928" w:rsidRPr="00806AA7">
          <w:rPr>
            <w:webHidden/>
          </w:rPr>
          <w:fldChar w:fldCharType="end"/>
        </w:r>
      </w:hyperlink>
    </w:p>
    <w:p w14:paraId="245D358E" w14:textId="48C1BDC7"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1" w:history="1">
        <w:r w:rsidR="00B37928" w:rsidRPr="00806AA7">
          <w:rPr>
            <w:rStyle w:val="Hyperlink"/>
          </w:rPr>
          <w:t>Figure 4</w:t>
        </w:r>
        <w:r w:rsidR="00B37928" w:rsidRPr="00806AA7">
          <w:rPr>
            <w:rStyle w:val="Hyperlink"/>
          </w:rPr>
          <w:noBreakHyphen/>
          <w:t>2. Linear association between the anemometer’s and the Axial Fan Module’s wind speeds</w:t>
        </w:r>
        <w:r w:rsidR="00B37928" w:rsidRPr="00806AA7">
          <w:rPr>
            <w:webHidden/>
          </w:rPr>
          <w:tab/>
        </w:r>
        <w:r w:rsidR="00B37928" w:rsidRPr="00806AA7">
          <w:rPr>
            <w:webHidden/>
          </w:rPr>
          <w:fldChar w:fldCharType="begin"/>
        </w:r>
        <w:r w:rsidR="00B37928" w:rsidRPr="00806AA7">
          <w:rPr>
            <w:webHidden/>
          </w:rPr>
          <w:instrText xml:space="preserve"> PAGEREF _Toc145367651 \h </w:instrText>
        </w:r>
        <w:r w:rsidR="00B37928" w:rsidRPr="00806AA7">
          <w:rPr>
            <w:webHidden/>
          </w:rPr>
        </w:r>
        <w:r w:rsidR="00B37928" w:rsidRPr="00806AA7">
          <w:rPr>
            <w:webHidden/>
          </w:rPr>
          <w:fldChar w:fldCharType="separate"/>
        </w:r>
        <w:r w:rsidR="00D3129F" w:rsidRPr="00806AA7">
          <w:rPr>
            <w:webHidden/>
          </w:rPr>
          <w:t>44</w:t>
        </w:r>
        <w:r w:rsidR="00B37928" w:rsidRPr="00806AA7">
          <w:rPr>
            <w:webHidden/>
          </w:rPr>
          <w:fldChar w:fldCharType="end"/>
        </w:r>
      </w:hyperlink>
    </w:p>
    <w:p w14:paraId="26DC4548" w14:textId="79427C38"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2" w:history="1">
        <w:r w:rsidR="00B37928" w:rsidRPr="00806AA7">
          <w:rPr>
            <w:rStyle w:val="Hyperlink"/>
          </w:rPr>
          <w:t>Figure 4</w:t>
        </w:r>
        <w:r w:rsidR="00B37928" w:rsidRPr="00806AA7">
          <w:rPr>
            <w:rStyle w:val="Hyperlink"/>
          </w:rPr>
          <w:noBreakHyphen/>
          <w:t>3. Wind speed factors by the read wind speed from the anemometer</w:t>
        </w:r>
        <w:r w:rsidR="00B37928" w:rsidRPr="00806AA7">
          <w:rPr>
            <w:webHidden/>
          </w:rPr>
          <w:tab/>
        </w:r>
        <w:r w:rsidR="00B37928" w:rsidRPr="00806AA7">
          <w:rPr>
            <w:webHidden/>
          </w:rPr>
          <w:fldChar w:fldCharType="begin"/>
        </w:r>
        <w:r w:rsidR="00B37928" w:rsidRPr="00806AA7">
          <w:rPr>
            <w:webHidden/>
          </w:rPr>
          <w:instrText xml:space="preserve"> PAGEREF _Toc145367652 \h </w:instrText>
        </w:r>
        <w:r w:rsidR="00B37928" w:rsidRPr="00806AA7">
          <w:rPr>
            <w:webHidden/>
          </w:rPr>
        </w:r>
        <w:r w:rsidR="00B37928" w:rsidRPr="00806AA7">
          <w:rPr>
            <w:webHidden/>
          </w:rPr>
          <w:fldChar w:fldCharType="separate"/>
        </w:r>
        <w:r w:rsidR="00D3129F" w:rsidRPr="00806AA7">
          <w:rPr>
            <w:webHidden/>
          </w:rPr>
          <w:t>44</w:t>
        </w:r>
        <w:r w:rsidR="00B37928" w:rsidRPr="00806AA7">
          <w:rPr>
            <w:webHidden/>
          </w:rPr>
          <w:fldChar w:fldCharType="end"/>
        </w:r>
      </w:hyperlink>
    </w:p>
    <w:p w14:paraId="6B5A9393" w14:textId="6F13CA4B"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3" w:history="1">
        <w:r w:rsidR="00B37928" w:rsidRPr="00806AA7">
          <w:rPr>
            <w:rStyle w:val="Hyperlink"/>
          </w:rPr>
          <w:t>Figure 4</w:t>
        </w:r>
        <w:r w:rsidR="00B37928" w:rsidRPr="00806AA7">
          <w:rPr>
            <w:rStyle w:val="Hyperlink"/>
          </w:rPr>
          <w:noBreakHyphen/>
          <w:t>4. Curve Fitting result for N = 1</w:t>
        </w:r>
        <w:r w:rsidR="00B37928" w:rsidRPr="00806AA7">
          <w:rPr>
            <w:webHidden/>
          </w:rPr>
          <w:tab/>
        </w:r>
        <w:r w:rsidR="00B37928" w:rsidRPr="00806AA7">
          <w:rPr>
            <w:webHidden/>
          </w:rPr>
          <w:fldChar w:fldCharType="begin"/>
        </w:r>
        <w:r w:rsidR="00B37928" w:rsidRPr="00806AA7">
          <w:rPr>
            <w:webHidden/>
          </w:rPr>
          <w:instrText xml:space="preserve"> PAGEREF _Toc145367653 \h </w:instrText>
        </w:r>
        <w:r w:rsidR="00B37928" w:rsidRPr="00806AA7">
          <w:rPr>
            <w:webHidden/>
          </w:rPr>
        </w:r>
        <w:r w:rsidR="00B37928" w:rsidRPr="00806AA7">
          <w:rPr>
            <w:webHidden/>
          </w:rPr>
          <w:fldChar w:fldCharType="separate"/>
        </w:r>
        <w:r w:rsidR="00D3129F" w:rsidRPr="00806AA7">
          <w:rPr>
            <w:webHidden/>
          </w:rPr>
          <w:t>46</w:t>
        </w:r>
        <w:r w:rsidR="00B37928" w:rsidRPr="00806AA7">
          <w:rPr>
            <w:webHidden/>
          </w:rPr>
          <w:fldChar w:fldCharType="end"/>
        </w:r>
      </w:hyperlink>
    </w:p>
    <w:p w14:paraId="0CDC65FE" w14:textId="13BCFB14"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4" w:history="1">
        <w:r w:rsidR="00B37928" w:rsidRPr="00806AA7">
          <w:rPr>
            <w:rStyle w:val="Hyperlink"/>
          </w:rPr>
          <w:t>Figure 4</w:t>
        </w:r>
        <w:r w:rsidR="00B37928" w:rsidRPr="00806AA7">
          <w:rPr>
            <w:rStyle w:val="Hyperlink"/>
          </w:rPr>
          <w:noBreakHyphen/>
          <w:t>5. Curve Fitting result for N = 2</w:t>
        </w:r>
        <w:r w:rsidR="00B37928" w:rsidRPr="00806AA7">
          <w:rPr>
            <w:webHidden/>
          </w:rPr>
          <w:tab/>
        </w:r>
        <w:r w:rsidR="00B37928" w:rsidRPr="00806AA7">
          <w:rPr>
            <w:webHidden/>
          </w:rPr>
          <w:fldChar w:fldCharType="begin"/>
        </w:r>
        <w:r w:rsidR="00B37928" w:rsidRPr="00806AA7">
          <w:rPr>
            <w:webHidden/>
          </w:rPr>
          <w:instrText xml:space="preserve"> PAGEREF _Toc145367654 \h </w:instrText>
        </w:r>
        <w:r w:rsidR="00B37928" w:rsidRPr="00806AA7">
          <w:rPr>
            <w:webHidden/>
          </w:rPr>
        </w:r>
        <w:r w:rsidR="00B37928" w:rsidRPr="00806AA7">
          <w:rPr>
            <w:webHidden/>
          </w:rPr>
          <w:fldChar w:fldCharType="separate"/>
        </w:r>
        <w:r w:rsidR="00D3129F" w:rsidRPr="00806AA7">
          <w:rPr>
            <w:webHidden/>
          </w:rPr>
          <w:t>47</w:t>
        </w:r>
        <w:r w:rsidR="00B37928" w:rsidRPr="00806AA7">
          <w:rPr>
            <w:webHidden/>
          </w:rPr>
          <w:fldChar w:fldCharType="end"/>
        </w:r>
      </w:hyperlink>
    </w:p>
    <w:p w14:paraId="7E4170D9" w14:textId="0E46A435"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5" w:history="1">
        <w:r w:rsidR="00B37928" w:rsidRPr="00806AA7">
          <w:rPr>
            <w:rStyle w:val="Hyperlink"/>
          </w:rPr>
          <w:t>Figure 4</w:t>
        </w:r>
        <w:r w:rsidR="00B37928" w:rsidRPr="00806AA7">
          <w:rPr>
            <w:rStyle w:val="Hyperlink"/>
          </w:rPr>
          <w:noBreakHyphen/>
          <w:t>6. Curve Fitting result for N = 3</w:t>
        </w:r>
        <w:r w:rsidR="00B37928" w:rsidRPr="00806AA7">
          <w:rPr>
            <w:webHidden/>
          </w:rPr>
          <w:tab/>
        </w:r>
        <w:r w:rsidR="00B37928" w:rsidRPr="00806AA7">
          <w:rPr>
            <w:webHidden/>
          </w:rPr>
          <w:fldChar w:fldCharType="begin"/>
        </w:r>
        <w:r w:rsidR="00B37928" w:rsidRPr="00806AA7">
          <w:rPr>
            <w:webHidden/>
          </w:rPr>
          <w:instrText xml:space="preserve"> PAGEREF _Toc145367655 \h </w:instrText>
        </w:r>
        <w:r w:rsidR="00B37928" w:rsidRPr="00806AA7">
          <w:rPr>
            <w:webHidden/>
          </w:rPr>
        </w:r>
        <w:r w:rsidR="00B37928" w:rsidRPr="00806AA7">
          <w:rPr>
            <w:webHidden/>
          </w:rPr>
          <w:fldChar w:fldCharType="separate"/>
        </w:r>
        <w:r w:rsidR="00D3129F" w:rsidRPr="00806AA7">
          <w:rPr>
            <w:webHidden/>
          </w:rPr>
          <w:t>48</w:t>
        </w:r>
        <w:r w:rsidR="00B37928" w:rsidRPr="00806AA7">
          <w:rPr>
            <w:webHidden/>
          </w:rPr>
          <w:fldChar w:fldCharType="end"/>
        </w:r>
      </w:hyperlink>
    </w:p>
    <w:p w14:paraId="2F934226" w14:textId="3B0C89C9"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6" w:history="1">
        <w:r w:rsidR="00B37928" w:rsidRPr="00806AA7">
          <w:rPr>
            <w:rStyle w:val="Hyperlink"/>
          </w:rPr>
          <w:t>Figure 4</w:t>
        </w:r>
        <w:r w:rsidR="00B37928" w:rsidRPr="00806AA7">
          <w:rPr>
            <w:rStyle w:val="Hyperlink"/>
          </w:rPr>
          <w:noBreakHyphen/>
          <w:t>7. LoRa Range Test – logged locations of LoRa transmissions by the node</w:t>
        </w:r>
        <w:r w:rsidR="00B37928" w:rsidRPr="00806AA7">
          <w:rPr>
            <w:webHidden/>
          </w:rPr>
          <w:tab/>
        </w:r>
        <w:r w:rsidR="00B37928" w:rsidRPr="00806AA7">
          <w:rPr>
            <w:webHidden/>
          </w:rPr>
          <w:fldChar w:fldCharType="begin"/>
        </w:r>
        <w:r w:rsidR="00B37928" w:rsidRPr="00806AA7">
          <w:rPr>
            <w:webHidden/>
          </w:rPr>
          <w:instrText xml:space="preserve"> PAGEREF _Toc145367656 \h </w:instrText>
        </w:r>
        <w:r w:rsidR="00B37928" w:rsidRPr="00806AA7">
          <w:rPr>
            <w:webHidden/>
          </w:rPr>
        </w:r>
        <w:r w:rsidR="00B37928" w:rsidRPr="00806AA7">
          <w:rPr>
            <w:webHidden/>
          </w:rPr>
          <w:fldChar w:fldCharType="separate"/>
        </w:r>
        <w:r w:rsidR="00D3129F" w:rsidRPr="00806AA7">
          <w:rPr>
            <w:webHidden/>
          </w:rPr>
          <w:t>50</w:t>
        </w:r>
        <w:r w:rsidR="00B37928" w:rsidRPr="00806AA7">
          <w:rPr>
            <w:webHidden/>
          </w:rPr>
          <w:fldChar w:fldCharType="end"/>
        </w:r>
      </w:hyperlink>
    </w:p>
    <w:p w14:paraId="3F5D7576" w14:textId="30798861" w:rsidR="00B37928"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7" w:history="1">
        <w:r w:rsidR="00B37928" w:rsidRPr="00806AA7">
          <w:rPr>
            <w:rStyle w:val="Hyperlink"/>
          </w:rPr>
          <w:t>Figure 4</w:t>
        </w:r>
        <w:r w:rsidR="00B37928" w:rsidRPr="00806AA7">
          <w:rPr>
            <w:rStyle w:val="Hyperlink"/>
          </w:rPr>
          <w:noBreakHyphen/>
          <w:t>8. RSSI and SNR of the gateway displayed on ThingSpeak</w:t>
        </w:r>
        <w:r w:rsidR="00B37928" w:rsidRPr="00806AA7">
          <w:rPr>
            <w:webHidden/>
          </w:rPr>
          <w:tab/>
        </w:r>
        <w:r w:rsidR="00B37928" w:rsidRPr="00806AA7">
          <w:rPr>
            <w:webHidden/>
          </w:rPr>
          <w:fldChar w:fldCharType="begin"/>
        </w:r>
        <w:r w:rsidR="00B37928" w:rsidRPr="00806AA7">
          <w:rPr>
            <w:webHidden/>
          </w:rPr>
          <w:instrText xml:space="preserve"> PAGEREF _Toc145367657 \h </w:instrText>
        </w:r>
        <w:r w:rsidR="00B37928" w:rsidRPr="00806AA7">
          <w:rPr>
            <w:webHidden/>
          </w:rPr>
        </w:r>
        <w:r w:rsidR="00B37928" w:rsidRPr="00806AA7">
          <w:rPr>
            <w:webHidden/>
          </w:rPr>
          <w:fldChar w:fldCharType="separate"/>
        </w:r>
        <w:r w:rsidR="00D3129F" w:rsidRPr="00806AA7">
          <w:rPr>
            <w:webHidden/>
          </w:rPr>
          <w:t>52</w:t>
        </w:r>
        <w:r w:rsidR="00B37928" w:rsidRPr="00806AA7">
          <w:rPr>
            <w:webHidden/>
          </w:rPr>
          <w:fldChar w:fldCharType="end"/>
        </w:r>
      </w:hyperlink>
    </w:p>
    <w:p w14:paraId="76C412C1" w14:textId="7F6FF88B"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E53925">
      <w:pPr>
        <w:pStyle w:val="Heading1"/>
        <w:numPr>
          <w:ilvl w:val="0"/>
          <w:numId w:val="0"/>
        </w:numPr>
        <w:ind w:left="720"/>
      </w:pPr>
      <w:bookmarkStart w:id="4" w:name="_Toc145413624"/>
      <w:r w:rsidRPr="00806AA7">
        <w:lastRenderedPageBreak/>
        <w:t>LIST OF TABLES</w:t>
      </w:r>
      <w:bookmarkEnd w:id="4"/>
    </w:p>
    <w:p w14:paraId="28B9D588" w14:textId="77777777" w:rsidR="006A1FFC" w:rsidRPr="00806AA7" w:rsidRDefault="006A1FFC" w:rsidP="006A1FFC"/>
    <w:p w14:paraId="69E60295" w14:textId="42AE70C9" w:rsidR="003041A1" w:rsidRPr="00806AA7"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334701" w:history="1">
        <w:r w:rsidR="003041A1" w:rsidRPr="00806AA7">
          <w:rPr>
            <w:rStyle w:val="Hyperlink"/>
          </w:rPr>
          <w:t>Table 2</w:t>
        </w:r>
        <w:r w:rsidR="003041A1" w:rsidRPr="00806AA7">
          <w:rPr>
            <w:rStyle w:val="Hyperlink"/>
          </w:rPr>
          <w:noBreakHyphen/>
          <w:t>1. Wind directions by resistor values [15]</w:t>
        </w:r>
        <w:r w:rsidR="003041A1" w:rsidRPr="00806AA7">
          <w:rPr>
            <w:webHidden/>
          </w:rPr>
          <w:tab/>
        </w:r>
        <w:r w:rsidR="003041A1" w:rsidRPr="00806AA7">
          <w:rPr>
            <w:webHidden/>
          </w:rPr>
          <w:fldChar w:fldCharType="begin"/>
        </w:r>
        <w:r w:rsidR="003041A1" w:rsidRPr="00806AA7">
          <w:rPr>
            <w:webHidden/>
          </w:rPr>
          <w:instrText xml:space="preserve"> PAGEREF _Toc145334701 \h </w:instrText>
        </w:r>
        <w:r w:rsidR="003041A1" w:rsidRPr="00806AA7">
          <w:rPr>
            <w:webHidden/>
          </w:rPr>
        </w:r>
        <w:r w:rsidR="003041A1" w:rsidRPr="00806AA7">
          <w:rPr>
            <w:webHidden/>
          </w:rPr>
          <w:fldChar w:fldCharType="separate"/>
        </w:r>
        <w:r w:rsidR="00D3129F" w:rsidRPr="00806AA7">
          <w:rPr>
            <w:webHidden/>
          </w:rPr>
          <w:t>6</w:t>
        </w:r>
        <w:r w:rsidR="003041A1" w:rsidRPr="00806AA7">
          <w:rPr>
            <w:webHidden/>
          </w:rPr>
          <w:fldChar w:fldCharType="end"/>
        </w:r>
      </w:hyperlink>
    </w:p>
    <w:p w14:paraId="37FE02F1" w14:textId="0FD23F7E" w:rsidR="003041A1"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2" w:history="1">
        <w:r w:rsidR="003041A1" w:rsidRPr="00806AA7">
          <w:rPr>
            <w:rStyle w:val="Hyperlink"/>
          </w:rPr>
          <w:t>Table 2</w:t>
        </w:r>
        <w:r w:rsidR="003041A1" w:rsidRPr="00806AA7">
          <w:rPr>
            <w:rStyle w:val="Hyperlink"/>
          </w:rPr>
          <w:noBreakHyphen/>
          <w:t>2. BME280 setup parameters [19]</w:t>
        </w:r>
        <w:r w:rsidR="003041A1" w:rsidRPr="00806AA7">
          <w:rPr>
            <w:webHidden/>
          </w:rPr>
          <w:tab/>
        </w:r>
        <w:r w:rsidR="003041A1" w:rsidRPr="00806AA7">
          <w:rPr>
            <w:webHidden/>
          </w:rPr>
          <w:fldChar w:fldCharType="begin"/>
        </w:r>
        <w:r w:rsidR="003041A1" w:rsidRPr="00806AA7">
          <w:rPr>
            <w:webHidden/>
          </w:rPr>
          <w:instrText xml:space="preserve"> PAGEREF _Toc145334702 \h </w:instrText>
        </w:r>
        <w:r w:rsidR="003041A1" w:rsidRPr="00806AA7">
          <w:rPr>
            <w:webHidden/>
          </w:rPr>
        </w:r>
        <w:r w:rsidR="003041A1" w:rsidRPr="00806AA7">
          <w:rPr>
            <w:webHidden/>
          </w:rPr>
          <w:fldChar w:fldCharType="separate"/>
        </w:r>
        <w:r w:rsidR="00D3129F" w:rsidRPr="00806AA7">
          <w:rPr>
            <w:webHidden/>
          </w:rPr>
          <w:t>9</w:t>
        </w:r>
        <w:r w:rsidR="003041A1" w:rsidRPr="00806AA7">
          <w:rPr>
            <w:webHidden/>
          </w:rPr>
          <w:fldChar w:fldCharType="end"/>
        </w:r>
      </w:hyperlink>
    </w:p>
    <w:p w14:paraId="26C3B836" w14:textId="4AF94449" w:rsidR="003041A1"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3" w:history="1">
        <w:r w:rsidR="003041A1" w:rsidRPr="00806AA7">
          <w:rPr>
            <w:rStyle w:val="Hyperlink"/>
          </w:rPr>
          <w:t>Table 2</w:t>
        </w:r>
        <w:r w:rsidR="003041A1" w:rsidRPr="00806AA7">
          <w:rPr>
            <w:rStyle w:val="Hyperlink"/>
          </w:rPr>
          <w:noBreakHyphen/>
          <w:t>3. Comparison of different wireless communication technologies for IoT in Vietnam [31]–[35]</w:t>
        </w:r>
        <w:r w:rsidR="003041A1" w:rsidRPr="00806AA7">
          <w:rPr>
            <w:webHidden/>
          </w:rPr>
          <w:tab/>
        </w:r>
        <w:r w:rsidR="003041A1" w:rsidRPr="00806AA7">
          <w:rPr>
            <w:webHidden/>
          </w:rPr>
          <w:fldChar w:fldCharType="begin"/>
        </w:r>
        <w:r w:rsidR="003041A1" w:rsidRPr="00806AA7">
          <w:rPr>
            <w:webHidden/>
          </w:rPr>
          <w:instrText xml:space="preserve"> PAGEREF _Toc145334703 \h </w:instrText>
        </w:r>
        <w:r w:rsidR="003041A1" w:rsidRPr="00806AA7">
          <w:rPr>
            <w:webHidden/>
          </w:rPr>
        </w:r>
        <w:r w:rsidR="003041A1" w:rsidRPr="00806AA7">
          <w:rPr>
            <w:webHidden/>
          </w:rPr>
          <w:fldChar w:fldCharType="separate"/>
        </w:r>
        <w:r w:rsidR="00D3129F" w:rsidRPr="00806AA7">
          <w:rPr>
            <w:webHidden/>
          </w:rPr>
          <w:t>11</w:t>
        </w:r>
        <w:r w:rsidR="003041A1" w:rsidRPr="00806AA7">
          <w:rPr>
            <w:webHidden/>
          </w:rPr>
          <w:fldChar w:fldCharType="end"/>
        </w:r>
      </w:hyperlink>
    </w:p>
    <w:p w14:paraId="3D7EAF3B" w14:textId="1A636F95" w:rsidR="003041A1"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4" w:history="1">
        <w:r w:rsidR="003041A1" w:rsidRPr="00806AA7">
          <w:rPr>
            <w:rStyle w:val="Hyperlink"/>
          </w:rPr>
          <w:t>Table 4</w:t>
        </w:r>
        <w:r w:rsidR="003041A1" w:rsidRPr="00806AA7">
          <w:rPr>
            <w:rStyle w:val="Hyperlink"/>
          </w:rPr>
          <w:noBreakHyphen/>
          <w:t>1. Choosing bypass capacitor value based on available resistors from 30k</w:t>
        </w:r>
        <w:r w:rsidR="003041A1" w:rsidRPr="00806AA7">
          <w:rPr>
            <w:rStyle w:val="Hyperlink"/>
            <w:rFonts w:cs="Times New Roman"/>
          </w:rPr>
          <w:t>Ω to 50</w:t>
        </w:r>
        <w:r w:rsidR="003041A1" w:rsidRPr="00806AA7">
          <w:rPr>
            <w:rStyle w:val="Hyperlink"/>
          </w:rPr>
          <w:t>k</w:t>
        </w:r>
        <w:r w:rsidR="003041A1" w:rsidRPr="00806AA7">
          <w:rPr>
            <w:rStyle w:val="Hyperlink"/>
            <w:rFonts w:cs="Times New Roman"/>
          </w:rPr>
          <w:t>Ω</w:t>
        </w:r>
        <w:r w:rsidR="003041A1" w:rsidRPr="00806AA7">
          <w:rPr>
            <w:webHidden/>
          </w:rPr>
          <w:tab/>
        </w:r>
        <w:r w:rsidR="003041A1" w:rsidRPr="00806AA7">
          <w:rPr>
            <w:webHidden/>
          </w:rPr>
          <w:fldChar w:fldCharType="begin"/>
        </w:r>
        <w:r w:rsidR="003041A1" w:rsidRPr="00806AA7">
          <w:rPr>
            <w:webHidden/>
          </w:rPr>
          <w:instrText xml:space="preserve"> PAGEREF _Toc145334704 \h </w:instrText>
        </w:r>
        <w:r w:rsidR="003041A1" w:rsidRPr="00806AA7">
          <w:rPr>
            <w:webHidden/>
          </w:rPr>
        </w:r>
        <w:r w:rsidR="003041A1" w:rsidRPr="00806AA7">
          <w:rPr>
            <w:webHidden/>
          </w:rPr>
          <w:fldChar w:fldCharType="separate"/>
        </w:r>
        <w:r w:rsidR="00D3129F" w:rsidRPr="00806AA7">
          <w:rPr>
            <w:webHidden/>
          </w:rPr>
          <w:t>23</w:t>
        </w:r>
        <w:r w:rsidR="003041A1" w:rsidRPr="00806AA7">
          <w:rPr>
            <w:webHidden/>
          </w:rPr>
          <w:fldChar w:fldCharType="end"/>
        </w:r>
      </w:hyperlink>
    </w:p>
    <w:p w14:paraId="40154C71" w14:textId="1C097CB1" w:rsidR="003041A1"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5" w:history="1">
        <w:r w:rsidR="003041A1" w:rsidRPr="00806AA7">
          <w:rPr>
            <w:rStyle w:val="Hyperlink"/>
          </w:rPr>
          <w:t>Table 4</w:t>
        </w:r>
        <w:r w:rsidR="003041A1" w:rsidRPr="00806AA7">
          <w:rPr>
            <w:rStyle w:val="Hyperlink"/>
          </w:rPr>
          <w:noBreakHyphen/>
          <w:t>2. Voltage steps of the voltage divider by R</w:t>
        </w:r>
        <w:r w:rsidR="003041A1" w:rsidRPr="00806AA7">
          <w:rPr>
            <w:rStyle w:val="Hyperlink"/>
            <w:vertAlign w:val="subscript"/>
          </w:rPr>
          <w:t>external</w:t>
        </w:r>
        <w:r w:rsidR="003041A1" w:rsidRPr="00806AA7">
          <w:rPr>
            <w:webHidden/>
          </w:rPr>
          <w:tab/>
        </w:r>
        <w:r w:rsidR="003041A1" w:rsidRPr="00806AA7">
          <w:rPr>
            <w:webHidden/>
          </w:rPr>
          <w:fldChar w:fldCharType="begin"/>
        </w:r>
        <w:r w:rsidR="003041A1" w:rsidRPr="00806AA7">
          <w:rPr>
            <w:webHidden/>
          </w:rPr>
          <w:instrText xml:space="preserve"> PAGEREF _Toc145334705 \h </w:instrText>
        </w:r>
        <w:r w:rsidR="003041A1" w:rsidRPr="00806AA7">
          <w:rPr>
            <w:webHidden/>
          </w:rPr>
        </w:r>
        <w:r w:rsidR="003041A1" w:rsidRPr="00806AA7">
          <w:rPr>
            <w:webHidden/>
          </w:rPr>
          <w:fldChar w:fldCharType="separate"/>
        </w:r>
        <w:r w:rsidR="00D3129F" w:rsidRPr="00806AA7">
          <w:rPr>
            <w:webHidden/>
          </w:rPr>
          <w:t>29</w:t>
        </w:r>
        <w:r w:rsidR="003041A1" w:rsidRPr="00806AA7">
          <w:rPr>
            <w:webHidden/>
          </w:rPr>
          <w:fldChar w:fldCharType="end"/>
        </w:r>
      </w:hyperlink>
    </w:p>
    <w:p w14:paraId="0C225502" w14:textId="52603AA8" w:rsidR="003041A1" w:rsidRPr="00806AA7" w:rsidRDefault="00C70648">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6" w:history="1">
        <w:r w:rsidR="003041A1" w:rsidRPr="00806AA7">
          <w:rPr>
            <w:rStyle w:val="Hyperlink"/>
          </w:rPr>
          <w:t>Table 5</w:t>
        </w:r>
        <w:r w:rsidR="003041A1" w:rsidRPr="00806AA7">
          <w:rPr>
            <w:rStyle w:val="Hyperlink"/>
          </w:rPr>
          <w:noBreakHyphen/>
          <w:t>1. Anemometer test data with the Axial Fan Module MFP107</w:t>
        </w:r>
        <w:r w:rsidR="003041A1" w:rsidRPr="00806AA7">
          <w:rPr>
            <w:webHidden/>
          </w:rPr>
          <w:tab/>
        </w:r>
        <w:r w:rsidR="003041A1" w:rsidRPr="00806AA7">
          <w:rPr>
            <w:webHidden/>
          </w:rPr>
          <w:fldChar w:fldCharType="begin"/>
        </w:r>
        <w:r w:rsidR="003041A1" w:rsidRPr="00806AA7">
          <w:rPr>
            <w:webHidden/>
          </w:rPr>
          <w:instrText xml:space="preserve"> PAGEREF _Toc145334706 \h </w:instrText>
        </w:r>
        <w:r w:rsidR="003041A1" w:rsidRPr="00806AA7">
          <w:rPr>
            <w:webHidden/>
          </w:rPr>
        </w:r>
        <w:r w:rsidR="003041A1" w:rsidRPr="00806AA7">
          <w:rPr>
            <w:webHidden/>
          </w:rPr>
          <w:fldChar w:fldCharType="separate"/>
        </w:r>
        <w:r w:rsidR="00D3129F" w:rsidRPr="00806AA7">
          <w:rPr>
            <w:webHidden/>
          </w:rPr>
          <w:t>43</w:t>
        </w:r>
        <w:r w:rsidR="003041A1" w:rsidRPr="00806AA7">
          <w:rPr>
            <w:webHidden/>
          </w:rPr>
          <w:fldChar w:fldCharType="end"/>
        </w:r>
      </w:hyperlink>
    </w:p>
    <w:p w14:paraId="72232E5E" w14:textId="1C23EB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E53925">
      <w:pPr>
        <w:pStyle w:val="Heading1"/>
        <w:numPr>
          <w:ilvl w:val="0"/>
          <w:numId w:val="0"/>
        </w:numPr>
        <w:ind w:left="720"/>
      </w:pPr>
      <w:bookmarkStart w:id="5" w:name="_Toc145413625"/>
      <w:r w:rsidRPr="00806AA7">
        <w:lastRenderedPageBreak/>
        <w:t>ABBREVIATIONS</w:t>
      </w:r>
      <w:bookmarkEnd w:id="5"/>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2366C247" w:rsidR="00E72F59" w:rsidRPr="00806AA7" w:rsidRDefault="008C6A2B" w:rsidP="00701B47">
      <w:pPr>
        <w:pStyle w:val="Heading1"/>
      </w:pPr>
      <w:bookmarkStart w:id="6" w:name="_Toc145413626"/>
      <w:r w:rsidRPr="00806AA7">
        <w:lastRenderedPageBreak/>
        <w:t>I</w:t>
      </w:r>
      <w:r w:rsidR="00E72F59" w:rsidRPr="00806AA7">
        <w:t>ntroduction</w:t>
      </w:r>
      <w:bookmarkEnd w:id="6"/>
    </w:p>
    <w:p w14:paraId="0CF6F6E4" w14:textId="000575F2" w:rsidR="00E72F59" w:rsidRPr="00806AA7" w:rsidRDefault="00154E1C" w:rsidP="000D6016">
      <w:pPr>
        <w:pStyle w:val="Heading2"/>
      </w:pPr>
      <w:bookmarkStart w:id="7" w:name="_Toc145413627"/>
      <w:r w:rsidRPr="00806AA7">
        <w:t>Background</w:t>
      </w:r>
      <w:bookmarkEnd w:id="7"/>
    </w:p>
    <w:p w14:paraId="01F7A580" w14:textId="529B72E9" w:rsidR="00FF62C5" w:rsidRPr="00806AA7" w:rsidRDefault="00277822" w:rsidP="000D6016">
      <w:pPr>
        <w:pStyle w:val="Heading2"/>
      </w:pPr>
      <w:bookmarkStart w:id="8" w:name="_Ref130383562"/>
      <w:bookmarkStart w:id="9" w:name="_Toc145413628"/>
      <w:r w:rsidRPr="00806AA7">
        <w:t>Objectives</w:t>
      </w:r>
      <w:bookmarkEnd w:id="8"/>
      <w:bookmarkEnd w:id="9"/>
    </w:p>
    <w:p w14:paraId="592563E3" w14:textId="16145DF2"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concept for an Autonomous Wireless Agrometeorology Station</w:t>
      </w:r>
      <w:r w:rsidR="00245C8A" w:rsidRPr="00806AA7">
        <w:rPr>
          <w:color w:val="FF0000"/>
        </w:rPr>
        <w:t xml:space="preserve">, so a working prototype </w:t>
      </w:r>
      <w:r w:rsidR="00711F6A" w:rsidRPr="00806AA7">
        <w:rPr>
          <w:color w:val="FF0000"/>
        </w:rPr>
        <w:t xml:space="preserve">is not necessary. However, the viability of each included module may need </w:t>
      </w:r>
      <w:r w:rsidR="0004471B" w:rsidRPr="00806AA7">
        <w:rPr>
          <w:color w:val="FF0000"/>
        </w:rPr>
        <w:t>evaluations via a practical approach.</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0" w:name="_Toc145413629"/>
      <w:r w:rsidRPr="00806AA7">
        <w:t>Thesis structure</w:t>
      </w:r>
      <w:bookmarkEnd w:id="10"/>
    </w:p>
    <w:p w14:paraId="40A7AA55" w14:textId="781686AF" w:rsidR="00AF4549" w:rsidRPr="00806AA7" w:rsidRDefault="00AF4549" w:rsidP="0098415D">
      <w:pPr>
        <w:ind w:left="360"/>
        <w:jc w:val="both"/>
      </w:pPr>
      <w:r w:rsidRPr="00806AA7">
        <w:rPr>
          <w:rFonts w:cs="Times New Roman"/>
        </w:rPr>
        <w:br w:type="page"/>
      </w:r>
    </w:p>
    <w:p w14:paraId="5D3E42EB" w14:textId="3CD82523" w:rsidR="008D3F4B" w:rsidRPr="00806AA7" w:rsidRDefault="001E5842" w:rsidP="00E53925">
      <w:pPr>
        <w:pStyle w:val="Heading1"/>
      </w:pPr>
      <w:bookmarkStart w:id="11" w:name="_Toc145413630"/>
      <w:r w:rsidRPr="00806AA7">
        <w:lastRenderedPageBreak/>
        <w:t>M</w:t>
      </w:r>
      <w:r w:rsidR="008D3F4B" w:rsidRPr="00806AA7">
        <w:t>odule overview</w:t>
      </w:r>
      <w:bookmarkEnd w:id="11"/>
    </w:p>
    <w:p w14:paraId="549715C3" w14:textId="2A1297F2" w:rsidR="00C032EE" w:rsidRPr="00806AA7" w:rsidRDefault="00C032EE" w:rsidP="000D6016">
      <w:pPr>
        <w:pStyle w:val="Heading2"/>
      </w:pPr>
      <w:bookmarkStart w:id="12" w:name="_Toc130429590"/>
      <w:bookmarkStart w:id="13" w:name="_Toc145234527"/>
      <w:bookmarkStart w:id="14" w:name="_Toc145241626"/>
      <w:bookmarkStart w:id="15" w:name="_Toc145279145"/>
      <w:bookmarkStart w:id="16" w:name="_Toc145281062"/>
      <w:bookmarkStart w:id="17" w:name="_Toc145288618"/>
      <w:bookmarkStart w:id="18" w:name="_Toc145334660"/>
      <w:bookmarkStart w:id="19" w:name="_Toc145334898"/>
      <w:bookmarkStart w:id="20" w:name="_Ref145280098"/>
      <w:bookmarkStart w:id="21" w:name="_Toc145413631"/>
      <w:bookmarkEnd w:id="12"/>
      <w:bookmarkEnd w:id="13"/>
      <w:bookmarkEnd w:id="14"/>
      <w:bookmarkEnd w:id="15"/>
      <w:bookmarkEnd w:id="16"/>
      <w:bookmarkEnd w:id="17"/>
      <w:bookmarkEnd w:id="18"/>
      <w:bookmarkEnd w:id="19"/>
      <w:r w:rsidRPr="00806AA7">
        <w:t>STM32F103C</w:t>
      </w:r>
      <w:r w:rsidR="00480A77" w:rsidRPr="00806AA7">
        <w:t>8</w:t>
      </w:r>
      <w:r w:rsidRPr="00806AA7">
        <w:t xml:space="preserve">T6 </w:t>
      </w:r>
      <w:r w:rsidR="00D37AC1" w:rsidRPr="00806AA7">
        <w:t>M</w:t>
      </w:r>
      <w:r w:rsidRPr="00806AA7">
        <w:t>icrocontroller</w:t>
      </w:r>
      <w:bookmarkEnd w:id="20"/>
      <w:bookmarkEnd w:id="21"/>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06C9C2BD" w:rsidR="0065366E" w:rsidRPr="00806AA7" w:rsidRDefault="0065366E" w:rsidP="0020223B">
      <w:pPr>
        <w:pStyle w:val="Caption"/>
      </w:pPr>
      <w:bookmarkStart w:id="22" w:name="_Ref145240536"/>
      <w:bookmarkStart w:id="23" w:name="_Toc145367608"/>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w:t>
      </w:r>
      <w:r w:rsidR="00D70436">
        <w:fldChar w:fldCharType="end"/>
      </w:r>
      <w:bookmarkEnd w:id="22"/>
      <w:r w:rsidRPr="00806AA7">
        <w:t xml:space="preserve">. The STM32F103C8T6-based Blue Pill board </w:t>
      </w:r>
      <w:r w:rsidR="00FF5C85" w:rsidRPr="00806AA7">
        <w:t>in</w:t>
      </w:r>
      <w:r w:rsidRPr="00806AA7">
        <w:t xml:space="preserve"> the project</w:t>
      </w:r>
      <w:bookmarkEnd w:id="23"/>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D527547" w:rsidR="00264B37" w:rsidRPr="00806AA7" w:rsidRDefault="003F69E6" w:rsidP="0020223B">
      <w:pPr>
        <w:pStyle w:val="Caption"/>
      </w:pPr>
      <w:bookmarkStart w:id="24" w:name="_Ref145241683"/>
      <w:bookmarkStart w:id="25" w:name="_Toc145367609"/>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w:t>
      </w:r>
      <w:r w:rsidR="00D70436">
        <w:fldChar w:fldCharType="end"/>
      </w:r>
      <w:bookmarkEnd w:id="24"/>
      <w:r w:rsidRPr="00806AA7">
        <w:t>. The counterfeit read</w:t>
      </w:r>
      <w:r w:rsidR="004C5B12" w:rsidRPr="00806AA7">
        <w:t xml:space="preserve"> as an STM32F103 Medium Density device</w:t>
      </w:r>
      <w:r w:rsidR="00435DF0" w:rsidRPr="00806AA7">
        <w:t xml:space="preserve"> with a 128-KB Flash memory</w:t>
      </w:r>
      <w:bookmarkEnd w:id="25"/>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6" w:name="_Ref145242634"/>
      <w:bookmarkStart w:id="27" w:name="_Toc145413632"/>
      <w:r w:rsidRPr="00806AA7">
        <w:t xml:space="preserve">Sensor </w:t>
      </w:r>
      <w:r w:rsidR="00480F9E" w:rsidRPr="00806AA7">
        <w:t>U</w:t>
      </w:r>
      <w:r w:rsidRPr="00806AA7">
        <w:t>nits</w:t>
      </w:r>
      <w:bookmarkEnd w:id="26"/>
      <w:bookmarkEnd w:id="27"/>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8" w:name="_Ref130171255"/>
      <w:bookmarkStart w:id="29" w:name="_Toc145413633"/>
      <w:r w:rsidRPr="00806AA7">
        <w:t>Anemometer</w:t>
      </w:r>
      <w:bookmarkEnd w:id="28"/>
      <w:bookmarkEnd w:id="29"/>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034D6DAC" w:rsidR="005E7039" w:rsidRPr="00806AA7" w:rsidRDefault="007A2FFB" w:rsidP="00440BDA">
      <w:pPr>
        <w:pStyle w:val="Caption"/>
        <w:spacing w:before="0"/>
        <w:rPr>
          <w:i/>
        </w:rPr>
      </w:pPr>
      <w:bookmarkStart w:id="30" w:name="_Ref130433119"/>
      <w:bookmarkStart w:id="31" w:name="_Toc145367610"/>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3</w:t>
      </w:r>
      <w:r w:rsidR="00D70436">
        <w:fldChar w:fldCharType="end"/>
      </w:r>
      <w:bookmarkEnd w:id="30"/>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1"/>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35FB9C4A">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5B9E493F" w:rsidR="005E7039" w:rsidRPr="00806AA7" w:rsidRDefault="007A2FFB" w:rsidP="0020223B">
      <w:pPr>
        <w:pStyle w:val="Caption"/>
        <w:rPr>
          <w:i/>
        </w:rPr>
      </w:pPr>
      <w:bookmarkStart w:id="32" w:name="_Ref130178379"/>
      <w:bookmarkStart w:id="33" w:name="_Toc145367611"/>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4</w:t>
      </w:r>
      <w:r w:rsidR="00D70436">
        <w:fldChar w:fldCharType="end"/>
      </w:r>
      <w:bookmarkEnd w:id="32"/>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3"/>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4" w:name="_Ref130171275"/>
      <w:bookmarkStart w:id="35" w:name="_Ref130171365"/>
      <w:bookmarkStart w:id="36" w:name="_Toc145413634"/>
      <w:r w:rsidRPr="00806AA7">
        <w:t xml:space="preserve">Wind </w:t>
      </w:r>
      <w:r w:rsidR="00480F9E" w:rsidRPr="00806AA7">
        <w:t>V</w:t>
      </w:r>
      <w:r w:rsidRPr="00806AA7">
        <w:t>ane</w:t>
      </w:r>
      <w:bookmarkEnd w:id="34"/>
      <w:bookmarkEnd w:id="35"/>
      <w:bookmarkEnd w:id="36"/>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7D1C01D2" w:rsidR="00656332" w:rsidRPr="00806AA7" w:rsidRDefault="00656332" w:rsidP="0020223B">
      <w:pPr>
        <w:pStyle w:val="Caption"/>
      </w:pPr>
      <w:bookmarkStart w:id="37" w:name="_Ref130041050"/>
      <w:bookmarkStart w:id="38" w:name="_Toc145367612"/>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5</w:t>
      </w:r>
      <w:r w:rsidR="00D70436">
        <w:fldChar w:fldCharType="end"/>
      </w:r>
      <w:bookmarkEnd w:id="37"/>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8"/>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756EC800">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7B816CBD" w:rsidR="00656332" w:rsidRPr="00806AA7" w:rsidRDefault="00656332" w:rsidP="0020223B">
      <w:pPr>
        <w:pStyle w:val="Caption"/>
      </w:pPr>
      <w:bookmarkStart w:id="39" w:name="_Ref130041020"/>
      <w:bookmarkStart w:id="40" w:name="_Toc145367613"/>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6</w:t>
      </w:r>
      <w:r w:rsidR="00D70436">
        <w:fldChar w:fldCharType="end"/>
      </w:r>
      <w:bookmarkEnd w:id="39"/>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0"/>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01758DB5" w:rsidR="00656332" w:rsidRPr="00806AA7" w:rsidRDefault="00452F39" w:rsidP="0020223B">
      <w:pPr>
        <w:pStyle w:val="Caption"/>
      </w:pPr>
      <w:bookmarkStart w:id="41" w:name="_Ref130178487"/>
      <w:bookmarkStart w:id="42" w:name="_Toc130048818"/>
      <w:bookmarkStart w:id="43" w:name="_Toc145334701"/>
      <w:r w:rsidRPr="00806AA7">
        <w:t xml:space="preserve">Table </w:t>
      </w:r>
      <w:r w:rsidR="005E719E">
        <w:fldChar w:fldCharType="begin"/>
      </w:r>
      <w:r w:rsidR="005E719E">
        <w:instrText xml:space="preserve"> STYLEREF 1 \s </w:instrText>
      </w:r>
      <w:r w:rsidR="005E719E">
        <w:fldChar w:fldCharType="separate"/>
      </w:r>
      <w:r w:rsidR="005E719E">
        <w:t>2</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1</w:t>
      </w:r>
      <w:r w:rsidR="005E719E">
        <w:fldChar w:fldCharType="end"/>
      </w:r>
      <w:bookmarkEnd w:id="41"/>
      <w:r w:rsidR="00656332" w:rsidRPr="00806AA7">
        <w:t>. Wind directions by resistor values</w:t>
      </w:r>
      <w:bookmarkEnd w:id="42"/>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3"/>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1D0C2186">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5FF25125" w:rsidR="00074D49" w:rsidRPr="00806AA7" w:rsidRDefault="00656332" w:rsidP="0020223B">
      <w:pPr>
        <w:pStyle w:val="Caption"/>
      </w:pPr>
      <w:bookmarkStart w:id="44" w:name="_Ref130041159"/>
      <w:bookmarkStart w:id="45" w:name="_Toc145367614"/>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7</w:t>
      </w:r>
      <w:r w:rsidR="00D70436">
        <w:fldChar w:fldCharType="end"/>
      </w:r>
      <w:bookmarkEnd w:id="44"/>
      <w:r w:rsidRPr="00806AA7">
        <w:t>. Examples of wind vane-reading circuits</w:t>
      </w:r>
      <w:bookmarkEnd w:id="45"/>
    </w:p>
    <w:p w14:paraId="2893543B" w14:textId="30692C71" w:rsidR="003C4BC6" w:rsidRPr="00806AA7" w:rsidRDefault="003C4BC6" w:rsidP="007F5BAE">
      <w:pPr>
        <w:pStyle w:val="Heading3"/>
      </w:pPr>
      <w:bookmarkStart w:id="46" w:name="_Toc145413635"/>
      <w:r w:rsidRPr="00806AA7">
        <w:t xml:space="preserve">Rain </w:t>
      </w:r>
      <w:r w:rsidR="00480F9E" w:rsidRPr="00806AA7">
        <w:t>G</w:t>
      </w:r>
      <w:r w:rsidRPr="00806AA7">
        <w:t>auge</w:t>
      </w:r>
      <w:bookmarkEnd w:id="46"/>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3144DC64" w:rsidR="00656332" w:rsidRPr="00806AA7" w:rsidRDefault="00656332" w:rsidP="0020223B">
      <w:pPr>
        <w:pStyle w:val="Caption"/>
      </w:pPr>
      <w:bookmarkStart w:id="47" w:name="_Ref145273404"/>
      <w:bookmarkStart w:id="48" w:name="_Toc145367615"/>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8</w:t>
      </w:r>
      <w:r w:rsidR="00D70436">
        <w:fldChar w:fldCharType="end"/>
      </w:r>
      <w:bookmarkEnd w:id="47"/>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8"/>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5CDDBFEC" w:rsidR="006879DB" w:rsidRPr="00806AA7" w:rsidRDefault="006879DB" w:rsidP="0020223B">
      <w:pPr>
        <w:pStyle w:val="Caption"/>
      </w:pPr>
      <w:bookmarkStart w:id="49" w:name="_Toc145367616"/>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9</w:t>
      </w:r>
      <w:r w:rsidR="00D70436">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49"/>
      <w:r w:rsidRPr="00806AA7">
        <w:rPr>
          <w:rFonts w:cs="Times New Roman"/>
          <w:szCs w:val="24"/>
        </w:rPr>
        <w:fldChar w:fldCharType="end"/>
      </w:r>
    </w:p>
    <w:p w14:paraId="404A5F68" w14:textId="02A2DF07" w:rsidR="00656332" w:rsidRPr="00806AA7" w:rsidRDefault="004B3303" w:rsidP="006879DB">
      <w:pPr>
        <w:spacing w:before="240" w:after="0"/>
        <w:jc w:val="center"/>
      </w:pPr>
      <w:r w:rsidRPr="00806AA7">
        <w:br/>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7B52DD20" w:rsidR="00D3734D" w:rsidRPr="00806AA7" w:rsidRDefault="00D3734D" w:rsidP="0020223B">
      <w:pPr>
        <w:pStyle w:val="Caption"/>
      </w:pPr>
      <w:bookmarkStart w:id="50" w:name="_Toc145367617"/>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0</w:t>
      </w:r>
      <w:r w:rsidR="00D70436">
        <w:fldChar w:fldCharType="end"/>
      </w:r>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0"/>
      <w:r w:rsidRPr="00806AA7">
        <w:fldChar w:fldCharType="end"/>
      </w:r>
    </w:p>
    <w:p w14:paraId="6DFC6C24" w14:textId="72780EF5" w:rsidR="00656332" w:rsidRPr="00806AA7" w:rsidRDefault="004B3303" w:rsidP="004B3303">
      <w:pPr>
        <w:spacing w:before="240"/>
        <w:jc w:val="center"/>
      </w:pPr>
      <w:r w:rsidRPr="00806AA7">
        <w:br/>
      </w:r>
    </w:p>
    <w:p w14:paraId="08D25C10" w14:textId="230728E1" w:rsidR="00656332" w:rsidRPr="00806AA7" w:rsidRDefault="00656332" w:rsidP="008340BD">
      <w:pPr>
        <w:jc w:val="both"/>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w:t>
      </w:r>
      <w:r w:rsidRPr="00806AA7">
        <w:rPr>
          <w:rFonts w:cs="Times New Roman"/>
          <w:szCs w:val="24"/>
        </w:rPr>
        <w:lastRenderedPageBreak/>
        <w:t xml:space="preserve">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6BFC9665" w14:textId="76AB11B0" w:rsidR="00460D17" w:rsidRPr="00806AA7" w:rsidRDefault="00460D17" w:rsidP="007F5BAE">
      <w:pPr>
        <w:pStyle w:val="Heading3"/>
      </w:pPr>
      <w:bookmarkStart w:id="51" w:name="_Ref130171467"/>
      <w:bookmarkStart w:id="52" w:name="_Toc145413636"/>
      <w:r w:rsidRPr="00806AA7">
        <w:t>BME280</w:t>
      </w:r>
      <w:bookmarkEnd w:id="51"/>
      <w:bookmarkEnd w:id="52"/>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7BDDC8B2" w:rsidR="002F7309" w:rsidRPr="00806AA7" w:rsidRDefault="00D3734D" w:rsidP="0020223B">
      <w:pPr>
        <w:pStyle w:val="Caption"/>
      </w:pPr>
      <w:bookmarkStart w:id="53" w:name="_Toc145367618"/>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1</w:t>
      </w:r>
      <w:r w:rsidR="00D70436">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3"/>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2B0A591E" w:rsidR="002F7309" w:rsidRPr="00806AA7" w:rsidRDefault="002F7309" w:rsidP="0020223B">
      <w:pPr>
        <w:pStyle w:val="Caption"/>
      </w:pPr>
      <w:bookmarkStart w:id="54" w:name="_Ref145299739"/>
      <w:bookmarkStart w:id="55" w:name="_Toc145367619"/>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2</w:t>
      </w:r>
      <w:r w:rsidR="00D70436">
        <w:fldChar w:fldCharType="end"/>
      </w:r>
      <w:bookmarkEnd w:id="54"/>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5"/>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6520C6F0" w:rsidR="002F7309" w:rsidRPr="00806AA7" w:rsidRDefault="00E3027C" w:rsidP="0020223B">
      <w:pPr>
        <w:pStyle w:val="Caption"/>
        <w:rPr>
          <w:rFonts w:cs="Times New Roman"/>
          <w:szCs w:val="24"/>
        </w:rPr>
      </w:pPr>
      <w:bookmarkStart w:id="56" w:name="_Ref130178607"/>
      <w:bookmarkStart w:id="57" w:name="_Toc145334702"/>
      <w:bookmarkStart w:id="58" w:name="_Toc130048819"/>
      <w:r w:rsidRPr="00806AA7">
        <w:t xml:space="preserve">Table </w:t>
      </w:r>
      <w:r w:rsidR="005E719E">
        <w:fldChar w:fldCharType="begin"/>
      </w:r>
      <w:r w:rsidR="005E719E">
        <w:instrText xml:space="preserve"> STYLEREF 1 \s </w:instrText>
      </w:r>
      <w:r w:rsidR="005E719E">
        <w:fldChar w:fldCharType="separate"/>
      </w:r>
      <w:r w:rsidR="005E719E">
        <w:t>2</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2</w:t>
      </w:r>
      <w:r w:rsidR="005E719E">
        <w:fldChar w:fldCharType="end"/>
      </w:r>
      <w:bookmarkEnd w:id="56"/>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58"/>
      <w:r w:rsidR="000B27C0" w:rsidRPr="00806AA7">
        <w:t>[19]</w:t>
      </w:r>
      <w:bookmarkEnd w:id="57"/>
      <w:r w:rsidR="002F7309" w:rsidRPr="00806AA7">
        <w:fldChar w:fldCharType="end"/>
      </w:r>
    </w:p>
    <w:p w14:paraId="1FA49F20" w14:textId="2F9A97AA" w:rsidR="00A47219" w:rsidRPr="00806AA7" w:rsidRDefault="00A47219" w:rsidP="007F5BAE">
      <w:pPr>
        <w:pStyle w:val="Heading3"/>
      </w:pPr>
      <w:bookmarkStart w:id="59" w:name="_Ref130171484"/>
      <w:bookmarkStart w:id="60" w:name="_Toc145413637"/>
      <w:r w:rsidRPr="00806AA7">
        <w:t>DS18B20</w:t>
      </w:r>
      <w:bookmarkEnd w:id="59"/>
      <w:bookmarkEnd w:id="60"/>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1A004B58" w:rsidR="002F7309" w:rsidRPr="00806AA7" w:rsidRDefault="002F7309" w:rsidP="0020223B">
      <w:pPr>
        <w:pStyle w:val="Caption"/>
        <w:rPr>
          <w:i/>
        </w:rPr>
      </w:pPr>
      <w:bookmarkStart w:id="61" w:name="_Toc145367620"/>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3</w:t>
      </w:r>
      <w:r w:rsidR="00D70436">
        <w:fldChar w:fldCharType="end"/>
      </w:r>
      <w:r w:rsidRPr="00806AA7">
        <w:t>. DS18B20 hardware</w:t>
      </w:r>
      <w:bookmarkEnd w:id="61"/>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653428BF">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251D0421">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696A110D">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74A89B4C" w:rsidR="002F7309" w:rsidRPr="00806AA7" w:rsidRDefault="002F7309" w:rsidP="00F35A0E">
      <w:pPr>
        <w:spacing w:before="240"/>
        <w:jc w:val="center"/>
        <w:rPr>
          <w:color w:val="000000" w:themeColor="text1"/>
        </w:rPr>
      </w:pPr>
      <w:bookmarkStart w:id="62" w:name="_Ref130039950"/>
      <w:bookmarkStart w:id="63" w:name="_Toc145367621"/>
      <w:r w:rsidRPr="00806AA7">
        <w:rPr>
          <w:rFonts w:cs="Times New Roman"/>
          <w:color w:val="000000" w:themeColor="text1"/>
          <w:szCs w:val="24"/>
        </w:rPr>
        <w:t xml:space="preserve">Figure </w:t>
      </w:r>
      <w:r w:rsidR="00D70436">
        <w:rPr>
          <w:rFonts w:cs="Times New Roman"/>
          <w:color w:val="000000" w:themeColor="text1"/>
          <w:szCs w:val="24"/>
        </w:rPr>
        <w:fldChar w:fldCharType="begin"/>
      </w:r>
      <w:r w:rsidR="00D70436">
        <w:rPr>
          <w:rFonts w:cs="Times New Roman"/>
          <w:color w:val="000000" w:themeColor="text1"/>
          <w:szCs w:val="24"/>
        </w:rPr>
        <w:instrText xml:space="preserve"> STYLEREF 1 \s </w:instrText>
      </w:r>
      <w:r w:rsidR="00D70436">
        <w:rPr>
          <w:rFonts w:cs="Times New Roman"/>
          <w:color w:val="000000" w:themeColor="text1"/>
          <w:szCs w:val="24"/>
        </w:rPr>
        <w:fldChar w:fldCharType="separate"/>
      </w:r>
      <w:r w:rsidR="00D70436">
        <w:rPr>
          <w:rFonts w:cs="Times New Roman"/>
          <w:color w:val="000000" w:themeColor="text1"/>
          <w:szCs w:val="24"/>
        </w:rPr>
        <w:t>2</w:t>
      </w:r>
      <w:r w:rsidR="00D70436">
        <w:rPr>
          <w:rFonts w:cs="Times New Roman"/>
          <w:color w:val="000000" w:themeColor="text1"/>
          <w:szCs w:val="24"/>
        </w:rPr>
        <w:fldChar w:fldCharType="end"/>
      </w:r>
      <w:r w:rsidR="00D70436">
        <w:rPr>
          <w:rFonts w:cs="Times New Roman"/>
          <w:color w:val="000000" w:themeColor="text1"/>
          <w:szCs w:val="24"/>
        </w:rPr>
        <w:noBreakHyphen/>
      </w:r>
      <w:r w:rsidR="00D70436">
        <w:rPr>
          <w:rFonts w:cs="Times New Roman"/>
          <w:color w:val="000000" w:themeColor="text1"/>
          <w:szCs w:val="24"/>
        </w:rPr>
        <w:fldChar w:fldCharType="begin"/>
      </w:r>
      <w:r w:rsidR="00D70436">
        <w:rPr>
          <w:rFonts w:cs="Times New Roman"/>
          <w:color w:val="000000" w:themeColor="text1"/>
          <w:szCs w:val="24"/>
        </w:rPr>
        <w:instrText xml:space="preserve"> SEQ Figure \* ARABIC \s 1 </w:instrText>
      </w:r>
      <w:r w:rsidR="00D70436">
        <w:rPr>
          <w:rFonts w:cs="Times New Roman"/>
          <w:color w:val="000000" w:themeColor="text1"/>
          <w:szCs w:val="24"/>
        </w:rPr>
        <w:fldChar w:fldCharType="separate"/>
      </w:r>
      <w:r w:rsidR="00D70436">
        <w:rPr>
          <w:rFonts w:cs="Times New Roman"/>
          <w:color w:val="000000" w:themeColor="text1"/>
          <w:szCs w:val="24"/>
        </w:rPr>
        <w:t>14</w:t>
      </w:r>
      <w:r w:rsidR="00D70436">
        <w:rPr>
          <w:rFonts w:cs="Times New Roman"/>
          <w:color w:val="000000" w:themeColor="text1"/>
          <w:szCs w:val="24"/>
        </w:rPr>
        <w:fldChar w:fldCharType="end"/>
      </w:r>
      <w:bookmarkEnd w:id="62"/>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3"/>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4" w:name="_Toc145413638"/>
      <w:r w:rsidRPr="00806AA7">
        <w:t xml:space="preserve">SX1278 for </w:t>
      </w:r>
      <w:r w:rsidR="00D37AC1" w:rsidRPr="00806AA7">
        <w:t>Wireless Communication</w:t>
      </w:r>
      <w:bookmarkEnd w:id="64"/>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12E1473E" w:rsidR="00CB385A" w:rsidRPr="00806AA7" w:rsidRDefault="00CB385A" w:rsidP="0020223B">
      <w:pPr>
        <w:pStyle w:val="Caption"/>
      </w:pPr>
      <w:bookmarkStart w:id="65" w:name="_Toc145334703"/>
      <w:r w:rsidRPr="00806AA7">
        <w:t xml:space="preserve">Table </w:t>
      </w:r>
      <w:r w:rsidR="005E719E">
        <w:fldChar w:fldCharType="begin"/>
      </w:r>
      <w:r w:rsidR="005E719E">
        <w:instrText xml:space="preserve"> STYLEREF 1 \s </w:instrText>
      </w:r>
      <w:r w:rsidR="005E719E">
        <w:fldChar w:fldCharType="separate"/>
      </w:r>
      <w:r w:rsidR="005E719E">
        <w:t>2</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3</w:t>
      </w:r>
      <w:r w:rsidR="005E719E">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5"/>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w:t>
      </w:r>
      <w:r w:rsidRPr="00806AA7">
        <w:rPr>
          <w:color w:val="FF0000"/>
        </w:rPr>
        <w:lastRenderedPageBreak/>
        <w:t xml:space="preserve">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22B4C275" w:rsidR="00CB385A" w:rsidRPr="00806AA7" w:rsidRDefault="00CB385A" w:rsidP="0020223B">
      <w:pPr>
        <w:pStyle w:val="Caption"/>
      </w:pPr>
      <w:bookmarkStart w:id="66" w:name="_Toc145367622"/>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5</w:t>
      </w:r>
      <w:r w:rsidR="00D70436">
        <w:fldChar w:fldCharType="end"/>
      </w:r>
      <w:r w:rsidRPr="00806AA7">
        <w:t>. SX1278 LoRa module in test</w:t>
      </w:r>
      <w:bookmarkEnd w:id="66"/>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7" w:name="_Toc145413639"/>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7"/>
    </w:p>
    <w:p w14:paraId="68E0D2CA" w14:textId="0EC7F3C5" w:rsidR="005306C9" w:rsidRPr="00806AA7" w:rsidRDefault="005306C9" w:rsidP="007F5BAE">
      <w:pPr>
        <w:pStyle w:val="Heading3"/>
      </w:pPr>
      <w:bookmarkStart w:id="68" w:name="_Toc145413640"/>
      <w:r w:rsidRPr="00806AA7">
        <w:t>DS3231</w:t>
      </w:r>
      <w:bookmarkEnd w:id="68"/>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lastRenderedPageBreak/>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17A56965" w:rsidR="00996DA6" w:rsidRPr="00806AA7" w:rsidRDefault="00BB5D83" w:rsidP="0020223B">
      <w:pPr>
        <w:pStyle w:val="Caption"/>
      </w:pPr>
      <w:bookmarkStart w:id="69" w:name="_Ref130178846"/>
      <w:bookmarkStart w:id="70" w:name="_Toc145367623"/>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6</w:t>
      </w:r>
      <w:r w:rsidR="00D70436">
        <w:fldChar w:fldCharType="end"/>
      </w:r>
      <w:bookmarkEnd w:id="69"/>
      <w:r w:rsidR="00996DA6" w:rsidRPr="00806AA7">
        <w:t>. DS3231SN pinout module</w:t>
      </w:r>
      <w:bookmarkEnd w:id="70"/>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1" w:name="_Toc145413641"/>
      <w:r w:rsidRPr="00806AA7">
        <w:t>microSD Card</w:t>
      </w:r>
      <w:bookmarkEnd w:id="71"/>
    </w:p>
    <w:p w14:paraId="68199507" w14:textId="44086CD4" w:rsidR="005306C9" w:rsidRPr="00806AA7" w:rsidRDefault="00480F9E" w:rsidP="007F5BAE">
      <w:pPr>
        <w:pStyle w:val="Heading3"/>
      </w:pPr>
      <w:bookmarkStart w:id="72" w:name="_Ref130171391"/>
      <w:bookmarkStart w:id="73" w:name="_Toc145413642"/>
      <w:r w:rsidRPr="00806AA7">
        <w:t>Analog</w:t>
      </w:r>
      <w:r w:rsidR="00815CB9" w:rsidRPr="00806AA7">
        <w:t>ue</w:t>
      </w:r>
      <w:r w:rsidRPr="00806AA7">
        <w:t xml:space="preserve"> Low-pass Filter</w:t>
      </w:r>
      <w:bookmarkEnd w:id="72"/>
      <w:r w:rsidR="00815CB9" w:rsidRPr="00806AA7">
        <w:t xml:space="preserve"> (LPF)</w:t>
      </w:r>
      <w:bookmarkEnd w:id="73"/>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416C2B43" w:rsidR="00372D2E" w:rsidRPr="00806AA7" w:rsidRDefault="00372D2E" w:rsidP="0020223B">
      <w:pPr>
        <w:pStyle w:val="Caption"/>
        <w:rPr>
          <w:i/>
        </w:rPr>
      </w:pPr>
      <w:bookmarkStart w:id="74" w:name="_Ref145299532"/>
      <w:bookmarkStart w:id="75" w:name="_Toc145367624"/>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7</w:t>
      </w:r>
      <w:r w:rsidR="00D70436">
        <w:fldChar w:fldCharType="end"/>
      </w:r>
      <w:bookmarkEnd w:id="74"/>
      <w:r w:rsidRPr="00806AA7">
        <w:t xml:space="preserve">. Passive first-order RC </w:t>
      </w:r>
      <w:r w:rsidR="00815CB9" w:rsidRPr="00806AA7">
        <w:t>LPF</w:t>
      </w:r>
      <w:r w:rsidRPr="00806AA7">
        <w:t xml:space="preserve"> circuit</w:t>
      </w:r>
      <w:bookmarkEnd w:id="75"/>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C70648"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2"/>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00F726A5" w:rsidR="00E2675C" w:rsidRPr="00806AA7" w:rsidRDefault="00372D2E" w:rsidP="00C3354D">
      <w:pPr>
        <w:ind w:left="360"/>
        <w:jc w:val="center"/>
        <w:rPr>
          <w:rFonts w:eastAsiaTheme="minorEastAsia" w:cs="Times New Roman"/>
          <w:szCs w:val="24"/>
        </w:rPr>
        <w:sectPr w:rsidR="00E2675C" w:rsidRPr="00806AA7"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6" w:name="_Toc145367625"/>
      <w:r w:rsidRPr="00806AA7">
        <w:rPr>
          <w:rFonts w:cs="Times New Roman"/>
          <w:szCs w:val="24"/>
        </w:rPr>
        <w:t xml:space="preserve">Figure </w:t>
      </w:r>
      <w:r w:rsidR="00D70436">
        <w:rPr>
          <w:rFonts w:cs="Times New Roman"/>
          <w:szCs w:val="24"/>
        </w:rPr>
        <w:fldChar w:fldCharType="begin"/>
      </w:r>
      <w:r w:rsidR="00D70436">
        <w:rPr>
          <w:rFonts w:cs="Times New Roman"/>
          <w:szCs w:val="24"/>
        </w:rPr>
        <w:instrText xml:space="preserve"> STYLEREF 1 \s </w:instrText>
      </w:r>
      <w:r w:rsidR="00D70436">
        <w:rPr>
          <w:rFonts w:cs="Times New Roman"/>
          <w:szCs w:val="24"/>
        </w:rPr>
        <w:fldChar w:fldCharType="separate"/>
      </w:r>
      <w:r w:rsidR="00D70436">
        <w:rPr>
          <w:rFonts w:cs="Times New Roman"/>
          <w:szCs w:val="24"/>
        </w:rPr>
        <w:t>2</w:t>
      </w:r>
      <w:r w:rsidR="00D70436">
        <w:rPr>
          <w:rFonts w:cs="Times New Roman"/>
          <w:szCs w:val="24"/>
        </w:rPr>
        <w:fldChar w:fldCharType="end"/>
      </w:r>
      <w:r w:rsidR="00D70436">
        <w:rPr>
          <w:rFonts w:cs="Times New Roman"/>
          <w:szCs w:val="24"/>
        </w:rPr>
        <w:noBreakHyphen/>
      </w:r>
      <w:r w:rsidR="00D70436">
        <w:rPr>
          <w:rFonts w:cs="Times New Roman"/>
          <w:szCs w:val="24"/>
        </w:rPr>
        <w:fldChar w:fldCharType="begin"/>
      </w:r>
      <w:r w:rsidR="00D70436">
        <w:rPr>
          <w:rFonts w:cs="Times New Roman"/>
          <w:szCs w:val="24"/>
        </w:rPr>
        <w:instrText xml:space="preserve"> SEQ Figure \* ARABIC \s 1 </w:instrText>
      </w:r>
      <w:r w:rsidR="00D70436">
        <w:rPr>
          <w:rFonts w:cs="Times New Roman"/>
          <w:szCs w:val="24"/>
        </w:rPr>
        <w:fldChar w:fldCharType="separate"/>
      </w:r>
      <w:r w:rsidR="00D70436">
        <w:rPr>
          <w:rFonts w:cs="Times New Roman"/>
          <w:szCs w:val="24"/>
        </w:rPr>
        <w:t>18</w:t>
      </w:r>
      <w:r w:rsidR="00D70436">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6"/>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7" w:name="_Ref130182363"/>
      <w:bookmarkStart w:id="78" w:name="_Toc145413643"/>
      <w:r w:rsidRPr="00806AA7">
        <w:lastRenderedPageBreak/>
        <w:t xml:space="preserve">System </w:t>
      </w:r>
      <w:r w:rsidR="00696419" w:rsidRPr="00806AA7">
        <w:t>P</w:t>
      </w:r>
      <w:r w:rsidRPr="00806AA7">
        <w:t>owering</w:t>
      </w:r>
      <w:bookmarkEnd w:id="77"/>
      <w:bookmarkEnd w:id="78"/>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0E68985F" w:rsidR="00CB4E63" w:rsidRPr="00806AA7" w:rsidRDefault="00D3734D" w:rsidP="0020223B">
      <w:pPr>
        <w:pStyle w:val="Caption"/>
      </w:pPr>
      <w:bookmarkStart w:id="79" w:name="_Toc145367626"/>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9</w:t>
      </w:r>
      <w:r w:rsidR="00D70436">
        <w:fldChar w:fldCharType="end"/>
      </w:r>
      <w:r w:rsidRPr="00806AA7">
        <w:t xml:space="preserve">. </w:t>
      </w:r>
      <w:r w:rsidRPr="00806AA7">
        <w:rPr>
          <w:color w:val="FF0000"/>
        </w:rPr>
        <w:t>Concept of the solar powering system</w:t>
      </w:r>
      <w:bookmarkEnd w:id="79"/>
    </w:p>
    <w:p w14:paraId="01B92E3B" w14:textId="7AD16694" w:rsidR="004C2261" w:rsidRPr="00806AA7" w:rsidRDefault="004C2261" w:rsidP="000D6016">
      <w:pPr>
        <w:pStyle w:val="Heading2"/>
      </w:pPr>
      <w:bookmarkStart w:id="80" w:name="_Ref130346514"/>
      <w:bookmarkStart w:id="81" w:name="_Toc145413644"/>
      <w:r w:rsidRPr="00806AA7">
        <w:t>Server</w:t>
      </w:r>
      <w:bookmarkEnd w:id="80"/>
      <w:bookmarkEnd w:id="81"/>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176E54CD" w:rsidR="00D3734D" w:rsidRPr="00806AA7" w:rsidRDefault="00D3734D" w:rsidP="0020223B">
      <w:pPr>
        <w:pStyle w:val="Caption"/>
      </w:pPr>
      <w:bookmarkStart w:id="82" w:name="_Toc145367627"/>
      <w:r w:rsidRPr="00806AA7">
        <w:t xml:space="preserve">Figure </w:t>
      </w:r>
      <w:r w:rsidR="00D70436">
        <w:fldChar w:fldCharType="begin"/>
      </w:r>
      <w:r w:rsidR="00D70436">
        <w:instrText xml:space="preserve"> STYLEREF 1 \s </w:instrText>
      </w:r>
      <w:r w:rsidR="00D70436">
        <w:fldChar w:fldCharType="separate"/>
      </w:r>
      <w:r w:rsidR="00D70436">
        <w:t>2</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0</w:t>
      </w:r>
      <w:r w:rsidR="00D70436">
        <w:fldChar w:fldCharType="end"/>
      </w:r>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2"/>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1558E631" w:rsidR="0018250F" w:rsidRPr="00806AA7" w:rsidRDefault="00E75E87" w:rsidP="00E53925">
      <w:pPr>
        <w:pStyle w:val="Heading1"/>
      </w:pPr>
      <w:bookmarkStart w:id="83" w:name="_Toc145413645"/>
      <w:r w:rsidRPr="00806AA7">
        <w:lastRenderedPageBreak/>
        <w:t>Implementa</w:t>
      </w:r>
      <w:r w:rsidR="005630C8" w:rsidRPr="00806AA7">
        <w:t>t</w:t>
      </w:r>
      <w:r w:rsidRPr="00806AA7">
        <w:t>io</w:t>
      </w:r>
      <w:r w:rsidR="0018250F" w:rsidRPr="00806AA7">
        <w:t>n</w:t>
      </w:r>
      <w:bookmarkEnd w:id="83"/>
    </w:p>
    <w:p w14:paraId="0677D682" w14:textId="2FA29777" w:rsidR="00913DD3" w:rsidRPr="00806AA7" w:rsidRDefault="00732CD4" w:rsidP="000D6016">
      <w:pPr>
        <w:pStyle w:val="Heading2"/>
      </w:pPr>
      <w:bookmarkStart w:id="84" w:name="_Toc145413646"/>
      <w:r w:rsidRPr="00806AA7">
        <w:t>STM32F103C8T6 Microcontroller</w:t>
      </w:r>
      <w:bookmarkEnd w:id="84"/>
    </w:p>
    <w:p w14:paraId="5360DBF6" w14:textId="299B25F2" w:rsidR="00732CD4" w:rsidRPr="00806AA7"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 xml:space="preserve">he STM32F103C8T6 microcontroller in test is shipped on a Blue Pill board ()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427BA83B" w14:textId="1CF1AAE4" w:rsidR="0020660D" w:rsidRPr="00806AA7" w:rsidRDefault="0020660D">
      <w:pPr>
        <w:rPr>
          <w:rFonts w:cs="Times New Roman"/>
          <w:szCs w:val="24"/>
        </w:rPr>
      </w:pPr>
      <w:r w:rsidRPr="00806AA7">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62BF206D" w:rsidR="004B17E9" w:rsidRPr="00806AA7" w:rsidRDefault="00944345" w:rsidP="0020223B">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5" w:name="_Toc145367628"/>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w:t>
      </w:r>
      <w:r w:rsidR="00D70436">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5"/>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71B207D7" w:rsidR="0020660D" w:rsidRPr="00806AA7" w:rsidRDefault="00944345" w:rsidP="0020223B">
      <w:pPr>
        <w:pStyle w:val="Caption"/>
      </w:pPr>
      <w:bookmarkStart w:id="86" w:name="_Ref145280831"/>
      <w:bookmarkStart w:id="87" w:name="_Toc145367629"/>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w:t>
      </w:r>
      <w:r w:rsidR="00D70436">
        <w:fldChar w:fldCharType="end"/>
      </w:r>
      <w:bookmarkEnd w:id="86"/>
      <w:r w:rsidRPr="00806AA7">
        <w:t>. Simplified Blue Pill schematic with removed un</w:t>
      </w:r>
      <w:r w:rsidR="00A838ED" w:rsidRPr="00806AA7">
        <w:t>used parts</w:t>
      </w:r>
      <w:bookmarkEnd w:id="87"/>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027F693E" w:rsidR="00644F47" w:rsidRPr="00806AA7" w:rsidRDefault="006707F9" w:rsidP="004C7868">
      <w:pPr>
        <w:pStyle w:val="Caption"/>
        <w:spacing w:before="0"/>
      </w:pPr>
      <w:bookmarkStart w:id="88" w:name="_Ref145281544"/>
      <w:bookmarkStart w:id="89" w:name="_Toc145367630"/>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3</w:t>
      </w:r>
      <w:r w:rsidR="00D70436">
        <w:fldChar w:fldCharType="end"/>
      </w:r>
      <w:bookmarkEnd w:id="88"/>
      <w:r w:rsidRPr="00806AA7">
        <w:t xml:space="preserve">. </w:t>
      </w:r>
      <w:r w:rsidR="000521B5" w:rsidRPr="00806AA7">
        <w:t>Bus connections with the Blue Pill board</w:t>
      </w:r>
      <w:bookmarkEnd w:id="89"/>
    </w:p>
    <w:p w14:paraId="6B272978" w14:textId="6E06FAD3" w:rsidR="00B02572" w:rsidRPr="00806AA7" w:rsidRDefault="006E33FC" w:rsidP="00B02572">
      <w:pPr>
        <w:pStyle w:val="Heading2"/>
      </w:pPr>
      <w:bookmarkStart w:id="90" w:name="_Toc145413647"/>
      <w:r w:rsidRPr="00806AA7">
        <w:t>Sensor units</w:t>
      </w:r>
      <w:bookmarkEnd w:id="90"/>
    </w:p>
    <w:p w14:paraId="1CA1E17F" w14:textId="506930C8" w:rsidR="006E33FC" w:rsidRPr="00806AA7" w:rsidRDefault="000E1195" w:rsidP="007F5BAE">
      <w:pPr>
        <w:pStyle w:val="Heading3"/>
      </w:pPr>
      <w:r w:rsidRPr="00806AA7">
        <w:t xml:space="preserve"> </w:t>
      </w:r>
      <w:bookmarkStart w:id="91" w:name="_Toc145413648"/>
      <w:r w:rsidR="006E33FC" w:rsidRPr="00806AA7">
        <w:t>Anemometer</w:t>
      </w:r>
      <w:bookmarkEnd w:id="91"/>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574ABE0E">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2A3C1BD4" w:rsidR="009C1FB7" w:rsidRPr="00806AA7" w:rsidRDefault="009C1FB7" w:rsidP="00666FD8">
      <w:pPr>
        <w:pStyle w:val="Caption"/>
        <w:spacing w:before="0"/>
      </w:pPr>
      <w:bookmarkStart w:id="92" w:name="_Ref130039666"/>
      <w:bookmarkStart w:id="93" w:name="_Toc145367631"/>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4</w:t>
      </w:r>
      <w:r w:rsidR="00D70436">
        <w:fldChar w:fldCharType="end"/>
      </w:r>
      <w:bookmarkEnd w:id="92"/>
      <w:r w:rsidRPr="00806AA7">
        <w:t>. Circuitry for testing the anemometer in ideal conditions</w:t>
      </w:r>
      <w:bookmarkEnd w:id="93"/>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272EB388"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3127D3" w:rsidRPr="00806AA7">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49]","plainTextFormattedCitation":"[49]","previouslyFormattedCitation":"[49]"},"properties":{"noteIndex":0},"schema":"https://github.com/citation-style-language/schema/raw/master/csl-citation.json"}</w:instrText>
      </w:r>
      <w:r w:rsidRPr="00806AA7">
        <w:fldChar w:fldCharType="separate"/>
      </w:r>
      <w:r w:rsidR="006E4F97" w:rsidRPr="00806AA7">
        <w:t>[49]</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53D8746B" w:rsidR="00EB5474" w:rsidRPr="00806AA7" w:rsidRDefault="0060655F" w:rsidP="00EB5474">
      <w:r w:rsidRPr="00806AA7">
        <w:t xml:space="preserve">In </w:t>
      </w:r>
      <w:r w:rsidRPr="00806AA7">
        <w:fldChar w:fldCharType="begin" w:fldLock="1"/>
      </w:r>
      <w:r w:rsidR="003127D3"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0]","plainTextFormattedCitation":"[1], [50]","previouslyFormattedCitation":"[1], [50]"},"properties":{"noteIndex":0},"schema":"https://github.com/citation-style-language/schema/raw/master/csl-citation.json"}</w:instrText>
      </w:r>
      <w:r w:rsidRPr="00806AA7">
        <w:fldChar w:fldCharType="separate"/>
      </w:r>
      <w:r w:rsidR="006E4F97" w:rsidRPr="00806AA7">
        <w:t>[1], [50]</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7BE47FDB" w:rsidR="009C1FB7" w:rsidRPr="00806AA7" w:rsidRDefault="009C1FB7" w:rsidP="0020223B">
      <w:pPr>
        <w:pStyle w:val="Caption"/>
      </w:pPr>
      <w:bookmarkStart w:id="94" w:name="_Ref130039690"/>
      <w:bookmarkStart w:id="95" w:name="_Toc145367632"/>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5</w:t>
      </w:r>
      <w:r w:rsidR="00D70436">
        <w:fldChar w:fldCharType="end"/>
      </w:r>
      <w:bookmarkEnd w:id="94"/>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5"/>
      <w:r w:rsidR="00AB3A5A" w:rsidRPr="00806AA7">
        <w:fldChar w:fldCharType="end"/>
      </w:r>
    </w:p>
    <w:p w14:paraId="69C2A89E" w14:textId="11B0BB54"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3127D3" w:rsidRPr="00806AA7">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0]","plainTextFormattedCitation":"[50]","previouslyFormattedCitation":"[50]"},"properties":{"noteIndex":0},"schema":"https://github.com/citation-style-language/schema/raw/master/csl-citation.json"}</w:instrText>
      </w:r>
      <w:r w:rsidRPr="00806AA7">
        <w:fldChar w:fldCharType="separate"/>
      </w:r>
      <w:r w:rsidR="006E4F97" w:rsidRPr="00806AA7">
        <w:t>[50]</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3127D3" w:rsidRPr="00806AA7">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1]","plainTextFormattedCitation":"[51]","previouslyFormattedCitation":"[51]"},"properties":{"noteIndex":0},"schema":"https://github.com/citation-style-language/schema/raw/master/csl-citation.json"}</w:instrText>
      </w:r>
      <w:r w:rsidRPr="00806AA7">
        <w:fldChar w:fldCharType="separate"/>
      </w:r>
      <w:r w:rsidR="006E4F97" w:rsidRPr="00806AA7">
        <w:t>[51]</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0DF8A7CA" w:rsidR="001A1678" w:rsidRPr="00806AA7" w:rsidRDefault="001A1678" w:rsidP="006240D5">
      <w:pPr>
        <w:pStyle w:val="Caption"/>
        <w:spacing w:before="0"/>
      </w:pPr>
      <w:bookmarkStart w:id="96" w:name="_Ref141434729"/>
      <w:bookmarkStart w:id="97" w:name="_Toc145334704"/>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1</w:t>
      </w:r>
      <w:r w:rsidR="005E719E">
        <w:fldChar w:fldCharType="end"/>
      </w:r>
      <w:bookmarkEnd w:id="96"/>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97"/>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323285FB">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22327369" w:rsidR="00AB3A5A" w:rsidRPr="00806AA7" w:rsidRDefault="00BD2D2E" w:rsidP="006240D5">
      <w:pPr>
        <w:pStyle w:val="Caption"/>
        <w:spacing w:before="0"/>
      </w:pPr>
      <w:bookmarkStart w:id="98" w:name="_Ref145283290"/>
      <w:bookmarkStart w:id="99" w:name="_Toc145367633"/>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6</w:t>
      </w:r>
      <w:r w:rsidR="00D70436">
        <w:fldChar w:fldCharType="end"/>
      </w:r>
      <w:bookmarkEnd w:id="98"/>
      <w:r w:rsidRPr="00806AA7">
        <w:t>. Bypass capacitor test circuitry using the reed switch from the anemometer</w:t>
      </w:r>
      <w:bookmarkEnd w:id="99"/>
    </w:p>
    <w:p w14:paraId="735AC688" w14:textId="77777777" w:rsidR="00BD2D2E" w:rsidRPr="00806AA7" w:rsidRDefault="00BD2D2E" w:rsidP="006240D5">
      <w:pPr>
        <w:pStyle w:val="Caption"/>
        <w:spacing w:after="0"/>
      </w:pPr>
      <w:bookmarkStart w:id="100"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46F558D5" w:rsidR="00BD2D2E" w:rsidRPr="00806AA7" w:rsidRDefault="00BD2D2E" w:rsidP="00BD2D2E">
      <w:pPr>
        <w:jc w:val="center"/>
      </w:pPr>
      <w:bookmarkStart w:id="101" w:name="_Ref145283147"/>
      <w:bookmarkStart w:id="102" w:name="_Toc145367634"/>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7</w:t>
      </w:r>
      <w:r w:rsidR="00D70436">
        <w:fldChar w:fldCharType="end"/>
      </w:r>
      <w:bookmarkEnd w:id="100"/>
      <w:bookmarkEnd w:id="101"/>
      <w:r w:rsidRPr="00806AA7">
        <w:t>. Reed switch debounced by the 68-nF bypass capacitor</w:t>
      </w:r>
      <w:bookmarkEnd w:id="102"/>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1F98AD96" w:rsidR="001E182F" w:rsidRPr="00806AA7" w:rsidRDefault="001E182F" w:rsidP="006240D5">
      <w:pPr>
        <w:pStyle w:val="Caption"/>
        <w:spacing w:before="0"/>
      </w:pPr>
      <w:bookmarkStart w:id="103" w:name="_Toc145367635"/>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8</w:t>
      </w:r>
      <w:r w:rsidR="00D70436">
        <w:fldChar w:fldCharType="end"/>
      </w:r>
      <w:r w:rsidRPr="00806AA7">
        <w:t xml:space="preserve">. </w:t>
      </w:r>
      <w:r w:rsidR="003E2FB8" w:rsidRPr="00806AA7">
        <w:t>Circuitry for interfacing with the anemometer</w:t>
      </w:r>
      <w:bookmarkEnd w:id="103"/>
    </w:p>
    <w:p w14:paraId="5EED948E" w14:textId="77777777" w:rsidR="00655164" w:rsidRPr="00806AA7" w:rsidRDefault="00655164" w:rsidP="007F5BAE">
      <w:pPr>
        <w:pStyle w:val="Heading4"/>
      </w:pPr>
      <w:r w:rsidRPr="00806AA7">
        <w:t>Software design</w:t>
      </w:r>
    </w:p>
    <w:p w14:paraId="0EF60EE4" w14:textId="11279AF9"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D82837" w:rsidRPr="00806AA7">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2]","plainTextFormattedCitation":"[1], [52]","previouslyFormattedCitation":"[1], [52]"},"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 [52]</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1B379323" w:rsidR="00C6796E" w:rsidRPr="00806AA7" w:rsidRDefault="00A96DE7" w:rsidP="00E215EB">
      <w:pPr>
        <w:pStyle w:val="Caption"/>
        <w:spacing w:before="0"/>
      </w:pPr>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9</w:t>
      </w:r>
      <w:r w:rsidR="00D70436">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2D7CEDD0"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481C7E" w:rsidRPr="00806AA7">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3]","plainTextFormattedCitation":"[53]","previouslyFormattedCitation":"[53]"},"properties":{"noteIndex":0},"schema":"https://github.com/citation-style-language/schema/raw/master/csl-citation.json"}</w:instrText>
      </w:r>
      <w:r w:rsidR="000C74D6" w:rsidRPr="00806AA7">
        <w:rPr>
          <w:rFonts w:eastAsiaTheme="minorEastAsia"/>
        </w:rPr>
        <w:fldChar w:fldCharType="separate"/>
      </w:r>
      <w:r w:rsidR="000C74D6" w:rsidRPr="00806AA7">
        <w:rPr>
          <w:rFonts w:eastAsiaTheme="minorEastAsia"/>
        </w:rPr>
        <w:t>[53]</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4" w:name="_Toc145413649"/>
      <w:r w:rsidRPr="00806AA7">
        <w:t>Wind Vane</w:t>
      </w:r>
      <w:bookmarkEnd w:id="104"/>
    </w:p>
    <w:p w14:paraId="06626DDC" w14:textId="77777777" w:rsidR="00902FCA" w:rsidRPr="00806AA7" w:rsidRDefault="00902FCA" w:rsidP="007F5BAE">
      <w:pPr>
        <w:pStyle w:val="Heading4"/>
      </w:pPr>
      <w:r w:rsidRPr="00806AA7">
        <w:t>Hardware dependencies</w:t>
      </w:r>
    </w:p>
    <w:p w14:paraId="7B79B003" w14:textId="2A18D58A" w:rsidR="00902FCA" w:rsidRPr="00806AA7" w:rsidRDefault="00902FCA" w:rsidP="00902FCA">
      <w:pPr>
        <w:pStyle w:val="Heading5"/>
        <w:spacing w:after="240"/>
      </w:pPr>
      <w:r w:rsidRPr="00806AA7">
        <w:t>Voltage divider</w:t>
      </w:r>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56591B3F" w:rsidR="00E54AF0" w:rsidRPr="00806AA7" w:rsidRDefault="00433B6F" w:rsidP="0020223B">
      <w:pPr>
        <w:pStyle w:val="Caption"/>
      </w:pPr>
      <w:bookmarkStart w:id="105" w:name="_Ref145283675"/>
      <w:bookmarkStart w:id="106" w:name="_Toc145367636"/>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0</w:t>
      </w:r>
      <w:r w:rsidR="00D70436">
        <w:fldChar w:fldCharType="end"/>
      </w:r>
      <w:bookmarkEnd w:id="105"/>
      <w:r w:rsidRPr="00806AA7">
        <w:t>. Voltage divider circuitry with ADC module</w:t>
      </w:r>
      <w:bookmarkEnd w:id="106"/>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C70648" w:rsidP="0020223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fldSimple w:instr=" SEQ Eq \* MERGEFORMAT ">
              <w:r w:rsidR="00D3129F" w:rsidRPr="00806AA7">
                <w:t>1</w:t>
              </w:r>
            </w:fldSimple>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C70648"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B64C9CA"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481C7E" w:rsidRPr="00806AA7">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4]","plainTextFormattedCitation":"[54]","previouslyFormattedCitation":"[54]"},"properties":{"noteIndex":0},"schema":"https://github.com/citation-style-language/schema/raw/master/csl-citation.json"}</w:instrText>
      </w:r>
      <w:r w:rsidRPr="00806AA7">
        <w:rPr>
          <w:rFonts w:eastAsiaTheme="minorEastAsia"/>
        </w:rPr>
        <w:fldChar w:fldCharType="separate"/>
      </w:r>
      <w:r w:rsidR="000C74D6" w:rsidRPr="00806AA7">
        <w:rPr>
          <w:rFonts w:eastAsiaTheme="minorEastAsia"/>
        </w:rPr>
        <w:t>[54]</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C70648"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Pr="00806AA7" w:rsidRDefault="00E54AF0" w:rsidP="00D00990">
            <w:pPr>
              <w:jc w:val="center"/>
            </w:pPr>
            <w:r w:rsidRPr="00806AA7">
              <w:t>(</w:t>
            </w:r>
            <w:bookmarkStart w:id="107"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07"/>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C70648"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C70648"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38EF05F3" w:rsidR="00E54AF0" w:rsidRPr="00806AA7" w:rsidRDefault="00E54AF0" w:rsidP="0020223B">
      <w:pPr>
        <w:pStyle w:val="Caption"/>
      </w:pPr>
      <w:bookmarkStart w:id="108" w:name="_Ref142079043"/>
      <w:bookmarkStart w:id="109" w:name="_Toc145367637"/>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1</w:t>
      </w:r>
      <w:r w:rsidR="00D70436">
        <w:fldChar w:fldCharType="end"/>
      </w:r>
      <w:bookmarkEnd w:id="108"/>
      <w:r w:rsidRPr="00806AA7">
        <w:t>. Derivation of the Norton equivalent of the voltage divider</w:t>
      </w:r>
      <w:bookmarkEnd w:id="109"/>
    </w:p>
    <w:p w14:paraId="21267058" w14:textId="118AB3B8" w:rsidR="00E54AF0" w:rsidRPr="00806AA7" w:rsidRDefault="00E54AF0" w:rsidP="00E54AF0">
      <w:pPr>
        <w:jc w:val="both"/>
      </w:pPr>
      <w:r w:rsidRPr="00806AA7">
        <w:t xml:space="preserve">According to the capacitor charging voltage curve shown in </w:t>
      </w:r>
      <w:r w:rsidRPr="00806AA7">
        <w:fldChar w:fldCharType="begin" w:fldLock="1"/>
      </w:r>
      <w:r w:rsidR="00481C7E" w:rsidRPr="00806AA7">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5]","plainTextFormattedCitation":"[55]","previouslyFormattedCitation":"[55]"},"properties":{"noteIndex":0},"schema":"https://github.com/citation-style-language/schema/raw/master/csl-citation.json"}</w:instrText>
      </w:r>
      <w:r w:rsidRPr="00806AA7">
        <w:fldChar w:fldCharType="separate"/>
      </w:r>
      <w:r w:rsidR="000C74D6" w:rsidRPr="00806AA7">
        <w:t>[55]</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1741FC74"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481C7E" w:rsidRPr="00806AA7">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6]","plainTextFormattedCitation":"[56]","previouslyFormattedCitation":"[56]"},"properties":{"noteIndex":0},"schema":"https://github.com/citation-style-language/schema/raw/master/csl-citation.json"}</w:instrText>
      </w:r>
      <w:r w:rsidRPr="00806AA7">
        <w:fldChar w:fldCharType="separate"/>
      </w:r>
      <w:r w:rsidR="000C74D6" w:rsidRPr="00806AA7">
        <w:t>[56]</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2C2E36E7" w:rsidR="00E54AF0" w:rsidRPr="00806AA7" w:rsidRDefault="00E54AF0" w:rsidP="0020223B">
      <w:pPr>
        <w:pStyle w:val="Caption"/>
      </w:pPr>
      <w:bookmarkStart w:id="110" w:name="_Toc145367638"/>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2</w:t>
      </w:r>
      <w:r w:rsidR="00D70436">
        <w:fldChar w:fldCharType="end"/>
      </w:r>
      <w:r w:rsidRPr="00806AA7">
        <w:t>. An instance of R</w:t>
      </w:r>
      <w:r w:rsidRPr="00806AA7">
        <w:rPr>
          <w:vertAlign w:val="subscript"/>
        </w:rPr>
        <w:t>external</w:t>
      </w:r>
      <w:r w:rsidRPr="00806AA7">
        <w:t xml:space="preserve"> = 3.0kΩ input to the voltage step-calculating sheet</w:t>
      </w:r>
      <w:bookmarkEnd w:id="110"/>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12582A08" w:rsidR="00286A33" w:rsidRPr="00806AA7" w:rsidRDefault="00FC5EB9" w:rsidP="0020223B">
      <w:pPr>
        <w:pStyle w:val="Caption"/>
        <w:rPr>
          <w:vertAlign w:val="subscript"/>
        </w:rPr>
      </w:pPr>
      <w:bookmarkStart w:id="111" w:name="_Ref145283914"/>
      <w:bookmarkStart w:id="112" w:name="_Toc145334705"/>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2</w:t>
      </w:r>
      <w:r w:rsidR="005E719E">
        <w:fldChar w:fldCharType="end"/>
      </w:r>
      <w:bookmarkEnd w:id="111"/>
      <w:r w:rsidRPr="00806AA7">
        <w:t>. Voltage steps of the voltage divider by R</w:t>
      </w:r>
      <w:r w:rsidRPr="00806AA7">
        <w:rPr>
          <w:vertAlign w:val="subscript"/>
        </w:rPr>
        <w:t>external</w:t>
      </w:r>
      <w:bookmarkEnd w:id="112"/>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7708D0E6" w:rsidR="00D61A64" w:rsidRPr="00806AA7" w:rsidRDefault="00D61A64" w:rsidP="0020223B">
      <w:pPr>
        <w:pStyle w:val="Caption"/>
        <w:rPr>
          <w:rFonts w:cs="Times New Roman"/>
          <w:szCs w:val="24"/>
        </w:rPr>
      </w:pPr>
      <w:bookmarkStart w:id="113" w:name="_Ref145297817"/>
      <w:bookmarkStart w:id="114" w:name="_Toc145367639"/>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3</w:t>
      </w:r>
      <w:r w:rsidR="00D70436">
        <w:fldChar w:fldCharType="end"/>
      </w:r>
      <w:bookmarkEnd w:id="113"/>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14"/>
      <w:r w:rsidRPr="00806AA7">
        <w:fldChar w:fldCharType="end"/>
      </w:r>
    </w:p>
    <w:p w14:paraId="539B6F64" w14:textId="2BD6A6B0"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481C7E" w:rsidRPr="00806AA7">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6]","plainTextFormattedCitation":"[56]","previouslyFormattedCitation":"[56]"},"properties":{"noteIndex":0},"schema":"https://github.com/citation-style-language/schema/raw/master/csl-citation.json"}</w:instrText>
      </w:r>
      <w:r w:rsidR="00A12E91" w:rsidRPr="00806AA7">
        <w:fldChar w:fldCharType="separate"/>
      </w:r>
      <w:r w:rsidR="000C74D6" w:rsidRPr="00806AA7">
        <w:t>[56]</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5464F452" w:rsidR="00121747" w:rsidRPr="00806AA7" w:rsidRDefault="00626091" w:rsidP="009D1362">
      <w:pPr>
        <w:pStyle w:val="Caption"/>
        <w:spacing w:before="0"/>
      </w:pPr>
      <w:bookmarkStart w:id="115" w:name="_Ref145421284"/>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3</w:t>
      </w:r>
      <w:r w:rsidR="005E719E">
        <w:fldChar w:fldCharType="end"/>
      </w:r>
      <w:bookmarkEnd w:id="115"/>
      <w:r w:rsidRPr="00806AA7">
        <w:t xml:space="preserve">. </w:t>
      </w:r>
      <w:r w:rsidR="000B3796" w:rsidRPr="00806AA7">
        <w:t>A part of the c</w:t>
      </w:r>
      <w:r w:rsidR="001554DC" w:rsidRPr="00806AA7">
        <w:t xml:space="preserve">omponent pick-up table for the </w:t>
      </w:r>
      <w:r w:rsidR="00FA0D7A" w:rsidRPr="00806AA7">
        <w:t>passive LPF</w:t>
      </w:r>
    </w:p>
    <w:p w14:paraId="3B1C1D38" w14:textId="14F0AC96"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A</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 xml:space="preserve">3-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087146CD" w:rsidR="0014424E" w:rsidRPr="00806AA7" w:rsidRDefault="00474A66" w:rsidP="005864F8">
      <w:pPr>
        <w:widowControl w:val="0"/>
        <w:autoSpaceDE w:val="0"/>
        <w:autoSpaceDN w:val="0"/>
        <w:adjustRightInd w:val="0"/>
        <w:spacing w:before="240" w:after="0" w:line="240" w:lineRule="auto"/>
        <w:jc w:val="center"/>
        <w:rPr>
          <w:rFonts w:cs="Times New Roman"/>
          <w:color w:val="FF0000"/>
          <w:szCs w:val="24"/>
        </w:rPr>
      </w:pPr>
      <w:r w:rsidRPr="00806AA7">
        <w:drawing>
          <wp:inline distT="0" distB="0" distL="0" distR="0" wp14:anchorId="7CB5E63C" wp14:editId="3EBBB168">
            <wp:extent cx="6054571" cy="2362200"/>
            <wp:effectExtent l="0" t="0" r="3810" b="0"/>
            <wp:docPr id="461268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68603" name=""/>
                    <pic:cNvPicPr/>
                  </pic:nvPicPr>
                  <pic:blipFill rotWithShape="1">
                    <a:blip r:embed="rId67"/>
                    <a:srcRect l="7823" t="22819" r="9565" b="17678"/>
                    <a:stretch/>
                  </pic:blipFill>
                  <pic:spPr bwMode="auto">
                    <a:xfrm>
                      <a:off x="0" y="0"/>
                      <a:ext cx="6060702" cy="2364592"/>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6A2028D0" w:rsidR="0014424E" w:rsidRPr="00806AA7" w:rsidRDefault="0014424E" w:rsidP="0014424E">
      <w:pPr>
        <w:pStyle w:val="Caption"/>
        <w:spacing w:before="0"/>
      </w:pPr>
      <w:bookmarkStart w:id="116" w:name="_Ref130292728"/>
      <w:bookmarkStart w:id="117" w:name="_Toc145367642"/>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4</w:t>
      </w:r>
      <w:r w:rsidR="00D70436">
        <w:fldChar w:fldCharType="end"/>
      </w:r>
      <w:bookmarkEnd w:id="116"/>
      <w:r w:rsidRPr="00806AA7">
        <w:t>. Circuitry for reading the wind vane</w:t>
      </w:r>
      <w:bookmarkEnd w:id="117"/>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677AB30C" w:rsidR="006E4F6A" w:rsidRPr="00806AA7" w:rsidRDefault="00BC4599" w:rsidP="00353654">
      <w:pPr>
        <w:pStyle w:val="Caption"/>
        <w:spacing w:before="0"/>
      </w:pPr>
      <w:bookmarkStart w:id="118" w:name="_Toc145367640"/>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5</w:t>
      </w:r>
      <w:r w:rsidR="00D70436">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18"/>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30848843" w:rsidR="006E4F6A" w:rsidRPr="00806AA7" w:rsidRDefault="006E4F6A" w:rsidP="00353654">
      <w:pPr>
        <w:pStyle w:val="Caption"/>
        <w:spacing w:before="0"/>
      </w:pPr>
      <w:bookmarkStart w:id="119" w:name="_Toc145367641"/>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6</w:t>
      </w:r>
      <w:r w:rsidR="00D70436">
        <w:fldChar w:fldCharType="end"/>
      </w:r>
      <w:r w:rsidRPr="00806AA7">
        <w:t xml:space="preserve">. Step </w:t>
      </w:r>
      <w:bookmarkEnd w:id="119"/>
      <w:r w:rsidR="0048114C" w:rsidRPr="00806AA7">
        <w:t>response of the active 11.587-kHz RC LPF</w:t>
      </w:r>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r w:rsidRPr="00806AA7">
        <w:lastRenderedPageBreak/>
        <w:t>Software design</w:t>
      </w:r>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C70648"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C70648"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5ACBB384"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481C7E" w:rsidRPr="00806AA7">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6]","plainTextFormattedCitation":"[56]","previouslyFormattedCitation":"[56]"},"properties":{"noteIndex":0},"schema":"https://github.com/citation-style-language/schema/raw/master/csl-citation.json"}</w:instrText>
      </w:r>
      <w:r w:rsidR="00D82837" w:rsidRPr="00806AA7">
        <w:fldChar w:fldCharType="separate"/>
      </w:r>
      <w:r w:rsidR="000C74D6" w:rsidRPr="00806AA7">
        <w:t>[56]</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42D506B2" w:rsidR="00260A7C" w:rsidRPr="00806AA7" w:rsidRDefault="00220535" w:rsidP="00220535">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0" w:name="_Ref145417706"/>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4</w:t>
      </w:r>
      <w:r w:rsidR="005E719E">
        <w:fldChar w:fldCharType="end"/>
      </w:r>
      <w:bookmarkEnd w:id="120"/>
      <w:r w:rsidRPr="00806AA7">
        <w:t xml:space="preserve">. </w:t>
      </w:r>
      <w:r w:rsidR="00766C3A" w:rsidRPr="00806AA7">
        <w:t xml:space="preserve">ADC functions for </w:t>
      </w:r>
      <w:r w:rsidR="009506A8" w:rsidRPr="00806AA7">
        <w:t>wind vane reading software</w:t>
      </w:r>
    </w:p>
    <w:p w14:paraId="181D3777" w14:textId="63939276" w:rsidR="00BC7200" w:rsidRPr="00806AA7" w:rsidRDefault="00BC7200" w:rsidP="007F5BAE">
      <w:pPr>
        <w:pStyle w:val="Heading3"/>
      </w:pPr>
      <w:bookmarkStart w:id="121" w:name="_Toc145413650"/>
      <w:r w:rsidRPr="00806AA7">
        <w:lastRenderedPageBreak/>
        <w:t>Rain Gauge</w:t>
      </w:r>
      <w:bookmarkEnd w:id="121"/>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20223B">
      <w:pPr>
        <w:pStyle w:val="Caption"/>
      </w:pPr>
      <w:bookmarkStart w:id="122"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09E51E82" w:rsidR="00242FD8" w:rsidRPr="00806AA7" w:rsidRDefault="00E10946" w:rsidP="0020223B">
      <w:pPr>
        <w:pStyle w:val="Caption"/>
      </w:pPr>
      <w:bookmarkStart w:id="123" w:name="_Toc145367643"/>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7</w:t>
      </w:r>
      <w:r w:rsidR="00D70436">
        <w:fldChar w:fldCharType="end"/>
      </w:r>
      <w:bookmarkEnd w:id="122"/>
      <w:r w:rsidRPr="00806AA7">
        <w:t>. Circuitry for interfacing with the rain gauge</w:t>
      </w:r>
      <w:bookmarkEnd w:id="123"/>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049C0E4E" w:rsidR="000B45F4" w:rsidRPr="00806AA7" w:rsidRDefault="000B45F4" w:rsidP="000B45F4">
      <w:pPr>
        <w:pStyle w:val="Caption"/>
      </w:pPr>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8</w:t>
      </w:r>
      <w:r w:rsidR="00D70436">
        <w:fldChar w:fldCharType="end"/>
      </w:r>
      <w:r w:rsidRPr="00806AA7">
        <w:t>. Anemometer setup routine and interrupt service routine upon input event</w:t>
      </w:r>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24" w:name="_Toc145413651"/>
      <w:r w:rsidRPr="00806AA7">
        <w:t>BME280</w:t>
      </w:r>
      <w:bookmarkEnd w:id="124"/>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20223B">
      <w:pPr>
        <w:pStyle w:val="Caption"/>
      </w:pPr>
      <w:bookmarkStart w:id="125"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31B4516D" w:rsidR="00DF5220" w:rsidRPr="00806AA7" w:rsidRDefault="00F51DA1" w:rsidP="0020223B">
      <w:pPr>
        <w:pStyle w:val="Caption"/>
      </w:pPr>
      <w:bookmarkStart w:id="126" w:name="_Toc145367644"/>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9</w:t>
      </w:r>
      <w:r w:rsidR="00D70436">
        <w:fldChar w:fldCharType="end"/>
      </w:r>
      <w:bookmarkEnd w:id="125"/>
      <w:r w:rsidR="00DF5220" w:rsidRPr="00806AA7">
        <w:t>. BME280 setup for the I</w:t>
      </w:r>
      <w:r w:rsidR="00DF5220" w:rsidRPr="00806AA7">
        <w:rPr>
          <w:vertAlign w:val="superscript"/>
        </w:rPr>
        <w:t>2</w:t>
      </w:r>
      <w:r w:rsidR="00DF5220" w:rsidRPr="00806AA7">
        <w:t>C protocol</w:t>
      </w:r>
      <w:bookmarkEnd w:id="126"/>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27" w:name="_Toc145413652"/>
      <w:r w:rsidRPr="00806AA7">
        <w:t>DS18B20</w:t>
      </w:r>
      <w:bookmarkEnd w:id="127"/>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63094447" w:rsidR="004A328A" w:rsidRPr="00806AA7" w:rsidRDefault="004A328A" w:rsidP="0020223B">
      <w:pPr>
        <w:pStyle w:val="Caption"/>
      </w:pPr>
      <w:bookmarkStart w:id="128" w:name="_Toc145367645"/>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0</w:t>
      </w:r>
      <w:r w:rsidR="00D70436">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28"/>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C70648"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C70648"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C70648"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125A5997" w:rsidR="007250A4" w:rsidRPr="00806AA7" w:rsidRDefault="007250A4" w:rsidP="0020223B">
      <w:pPr>
        <w:pStyle w:val="Caption"/>
      </w:pPr>
      <w:bookmarkStart w:id="129" w:name="_Toc145367646"/>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1</w:t>
      </w:r>
      <w:r w:rsidR="00D70436">
        <w:fldChar w:fldCharType="end"/>
      </w:r>
      <w:r w:rsidRPr="00806AA7">
        <w:t xml:space="preserve">. </w:t>
      </w:r>
      <w:r w:rsidR="0093163B" w:rsidRPr="00806AA7">
        <w:t>Final circuitry for interfacing the DS18B20 with the microcontroller</w:t>
      </w:r>
      <w:bookmarkEnd w:id="129"/>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78E13DB9" w:rsidR="005E719E" w:rsidRDefault="005E719E" w:rsidP="005E719E">
      <w:pPr>
        <w:pStyle w:val="Caption"/>
        <w:rPr>
          <w:rFonts w:eastAsia="Times New Roman" w:cs="Times New Roman"/>
          <w:noProof w:val="0"/>
          <w:color w:val="000000"/>
          <w:szCs w:val="24"/>
          <w:lang w:eastAsia="en-GB"/>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5</w:t>
      </w:r>
      <w:r>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p>
    <w:p w14:paraId="39CF291E" w14:textId="585E3C0C"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DD45E0">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46BE4599" w:rsidR="00314F29" w:rsidRPr="00DF4464" w:rsidRDefault="00763967" w:rsidP="002D43B0">
      <w:pPr>
        <w:pStyle w:val="Caption"/>
        <w:rPr>
          <w:rFonts w:eastAsia="Times New Roman" w:cs="Times New Roman"/>
          <w:noProof w:val="0"/>
          <w:color w:val="000000"/>
          <w:szCs w:val="24"/>
          <w:lang w:eastAsia="en-GB"/>
        </w:rPr>
      </w:pPr>
      <w:bookmarkStart w:id="130" w:name="_Ref145456615"/>
      <w:r>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6</w:t>
      </w:r>
      <w:r w:rsidR="005E719E">
        <w:fldChar w:fldCharType="end"/>
      </w:r>
      <w:bookmarkEnd w:id="130"/>
      <w:r>
        <w:t xml:space="preserve">. </w:t>
      </w:r>
      <w:r w:rsidR="00C92440">
        <w:t>ROM and function commands in use for the DS18B20</w:t>
      </w:r>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2F9B921E" w:rsidR="00DD109E" w:rsidRDefault="00D70436" w:rsidP="00D70436">
      <w:pPr>
        <w:pStyle w:val="Caption"/>
      </w:pPr>
      <w:bookmarkStart w:id="131" w:name="_Ref145451425"/>
      <w:r>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2</w:t>
      </w:r>
      <w:r>
        <w:fldChar w:fldCharType="end"/>
      </w:r>
      <w:bookmarkEnd w:id="131"/>
      <w:r>
        <w:t xml:space="preserve">. Setup </w:t>
      </w:r>
      <w:r w:rsidR="00812211">
        <w:t>and reading routines for DS18B20</w:t>
      </w:r>
    </w:p>
    <w:p w14:paraId="679BC177" w14:textId="77777777" w:rsidR="00514F73" w:rsidRPr="00806AA7" w:rsidRDefault="00514F73" w:rsidP="00C27B12"/>
    <w:p w14:paraId="6375B19F" w14:textId="77777777" w:rsidR="00CC6052" w:rsidRPr="00806AA7" w:rsidRDefault="00453735" w:rsidP="000D6016">
      <w:pPr>
        <w:pStyle w:val="Heading2"/>
      </w:pPr>
      <w:bookmarkStart w:id="132" w:name="_Toc145413653"/>
      <w:r w:rsidRPr="00806AA7">
        <w:lastRenderedPageBreak/>
        <w:t>SX1278</w:t>
      </w:r>
      <w:bookmarkEnd w:id="132"/>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6"/>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55C17EC0" w:rsidR="00F51DA1" w:rsidRPr="00806AA7" w:rsidRDefault="006D3589" w:rsidP="0020223B">
      <w:pPr>
        <w:pStyle w:val="Caption"/>
      </w:pPr>
      <w:bookmarkStart w:id="133" w:name="_Toc145367647"/>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3</w:t>
      </w:r>
      <w:r w:rsidR="00D70436">
        <w:fldChar w:fldCharType="end"/>
      </w:r>
      <w:r w:rsidRPr="00806AA7">
        <w:t>. Hardware setup for SX1278 LoRa module</w:t>
      </w:r>
      <w:bookmarkEnd w:id="133"/>
    </w:p>
    <w:p w14:paraId="6684F112" w14:textId="7C2E14FB" w:rsidR="000760B4" w:rsidRPr="00806AA7" w:rsidRDefault="00415CE3" w:rsidP="000D6016">
      <w:pPr>
        <w:pStyle w:val="Heading2"/>
      </w:pPr>
      <w:bookmarkStart w:id="134" w:name="_Toc145413654"/>
      <w:r w:rsidRPr="00806AA7">
        <w:t xml:space="preserve">Other </w:t>
      </w:r>
      <w:r w:rsidR="00751119" w:rsidRPr="00806AA7">
        <w:t>M</w:t>
      </w:r>
      <w:r w:rsidRPr="00806AA7">
        <w:t>odules</w:t>
      </w:r>
      <w:bookmarkEnd w:id="134"/>
    </w:p>
    <w:p w14:paraId="383935B8" w14:textId="7915DD86" w:rsidR="00CC6052" w:rsidRPr="00806AA7" w:rsidRDefault="00415CE3" w:rsidP="007F5BAE">
      <w:pPr>
        <w:pStyle w:val="Heading3"/>
      </w:pPr>
      <w:r w:rsidRPr="00806AA7">
        <w:t xml:space="preserve"> </w:t>
      </w:r>
      <w:bookmarkStart w:id="135" w:name="_Toc145413655"/>
      <w:bookmarkStart w:id="136" w:name="_Ref145436562"/>
      <w:r w:rsidR="00CC6052" w:rsidRPr="00806AA7">
        <w:t>DS3231</w:t>
      </w:r>
      <w:r w:rsidR="000971F1" w:rsidRPr="00806AA7">
        <w:t>SN</w:t>
      </w:r>
      <w:bookmarkEnd w:id="135"/>
      <w:bookmarkEnd w:id="136"/>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5-V power supply is not ideal for integrating the DS3231SN with the system. Therefore, the RTC module is to be powered at 3.3 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w:t>
      </w:r>
      <w:r w:rsidRPr="00806AA7">
        <w:rPr>
          <w:rFonts w:eastAsiaTheme="minorEastAsia"/>
          <w:color w:val="FF0000"/>
        </w:rPr>
        <w:lastRenderedPageBreak/>
        <w:t xml:space="preserve">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7"/>
                    <a:stretch>
                      <a:fillRect/>
                    </a:stretch>
                  </pic:blipFill>
                  <pic:spPr>
                    <a:xfrm>
                      <a:off x="0" y="0"/>
                      <a:ext cx="5992615" cy="2937239"/>
                    </a:xfrm>
                    <a:prstGeom prst="rect">
                      <a:avLst/>
                    </a:prstGeom>
                  </pic:spPr>
                </pic:pic>
              </a:graphicData>
            </a:graphic>
          </wp:inline>
        </w:drawing>
      </w:r>
    </w:p>
    <w:p w14:paraId="417AF31D" w14:textId="0F6A552E" w:rsidR="008C6075" w:rsidRPr="00806AA7" w:rsidRDefault="00586A36" w:rsidP="0020223B">
      <w:pPr>
        <w:pStyle w:val="Caption"/>
      </w:pPr>
      <w:bookmarkStart w:id="137" w:name="_Toc145367648"/>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4</w:t>
      </w:r>
      <w:r w:rsidR="00D70436">
        <w:fldChar w:fldCharType="end"/>
      </w:r>
      <w:r w:rsidRPr="00806AA7">
        <w:t>. Hardware setup with the DS3231SN RTC module</w:t>
      </w:r>
      <w:bookmarkEnd w:id="137"/>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38" w:name="_Toc145413656"/>
      <w:r w:rsidRPr="00806AA7">
        <w:t xml:space="preserve">microSD </w:t>
      </w:r>
      <w:r w:rsidR="00751119" w:rsidRPr="00806AA7">
        <w:t>C</w:t>
      </w:r>
      <w:r w:rsidRPr="00806AA7">
        <w:t>ard</w:t>
      </w:r>
      <w:bookmarkEnd w:id="138"/>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39" w:name="_Toc145413657"/>
      <w:r w:rsidRPr="00806AA7">
        <w:t>System Powering</w:t>
      </w:r>
      <w:bookmarkEnd w:id="139"/>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8">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704452EE" w:rsidR="00BA5F2F" w:rsidRPr="00806AA7" w:rsidRDefault="008A7A74" w:rsidP="0020223B">
      <w:pPr>
        <w:pStyle w:val="Caption"/>
      </w:pPr>
      <w:bookmarkStart w:id="140" w:name="_Toc145367649"/>
      <w:r w:rsidRPr="00806AA7">
        <w:t xml:space="preserve">Figure </w:t>
      </w:r>
      <w:r w:rsidR="00D70436">
        <w:fldChar w:fldCharType="begin"/>
      </w:r>
      <w:r w:rsidR="00D70436">
        <w:instrText xml:space="preserve"> STYLEREF 1 \s </w:instrText>
      </w:r>
      <w:r w:rsidR="00D70436">
        <w:fldChar w:fldCharType="separate"/>
      </w:r>
      <w:r w:rsidR="00D70436">
        <w:t>3</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5</w:t>
      </w:r>
      <w:r w:rsidR="00D70436">
        <w:fldChar w:fldCharType="end"/>
      </w:r>
      <w:r w:rsidRPr="00806AA7">
        <w:t xml:space="preserve">. Block diagram of </w:t>
      </w:r>
      <w:r w:rsidR="00E621D5" w:rsidRPr="00806AA7">
        <w:t>the system powering circuitry</w:t>
      </w:r>
      <w:bookmarkEnd w:id="140"/>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Pr="00806AA7"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7F3872F5" w14:textId="07A02886" w:rsidR="008D3F4B" w:rsidRPr="00806AA7" w:rsidRDefault="004B4964" w:rsidP="000D6016">
      <w:pPr>
        <w:pStyle w:val="Heading2"/>
      </w:pPr>
      <w:bookmarkStart w:id="141" w:name="_Toc145413658"/>
      <w:r w:rsidRPr="00806AA7">
        <w:t>Server</w:t>
      </w:r>
      <w:bookmarkEnd w:id="141"/>
      <w:r w:rsidR="0018250F" w:rsidRPr="00806AA7">
        <w:br w:type="page"/>
      </w:r>
    </w:p>
    <w:p w14:paraId="7F6557D9" w14:textId="647C48CA" w:rsidR="00FF2CDE" w:rsidRPr="00806AA7" w:rsidRDefault="00576878" w:rsidP="00E53925">
      <w:pPr>
        <w:pStyle w:val="Heading1"/>
      </w:pPr>
      <w:bookmarkStart w:id="142" w:name="_Toc145413659"/>
      <w:r w:rsidRPr="00806AA7">
        <w:lastRenderedPageBreak/>
        <w:t>Experimental Characterisation</w:t>
      </w:r>
      <w:bookmarkEnd w:id="142"/>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43" w:name="_Toc145413660"/>
      <w:bookmarkStart w:id="144" w:name="_Ref145430612"/>
      <w:r w:rsidRPr="00806AA7">
        <w:t>Anemometer</w:t>
      </w:r>
      <w:bookmarkEnd w:id="143"/>
      <w:bookmarkEnd w:id="144"/>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79">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5813ED84" w:rsidR="004E2DA9" w:rsidRPr="00806AA7" w:rsidRDefault="006D4F9E" w:rsidP="0020223B">
      <w:pPr>
        <w:pStyle w:val="Caption"/>
      </w:pPr>
      <w:bookmarkStart w:id="145" w:name="_Toc145367650"/>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1</w:t>
      </w:r>
      <w:r w:rsidR="00D70436">
        <w:fldChar w:fldCharType="end"/>
      </w:r>
      <w:r w:rsidRPr="00806AA7">
        <w:t xml:space="preserve">. </w:t>
      </w:r>
      <w:r w:rsidR="00A02501" w:rsidRPr="00806AA7">
        <w:t xml:space="preserve">Axial Fan Module MFP107 by TecQuipment </w:t>
      </w:r>
      <w:r w:rsidR="00A02501" w:rsidRPr="00806AA7">
        <w:fldChar w:fldCharType="begin" w:fldLock="1"/>
      </w:r>
      <w:r w:rsidR="00481C7E" w:rsidRPr="00806AA7">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2]","plainTextFormattedCitation":"[62]","previouslyFormattedCitation":"[62]"},"properties":{"noteIndex":0},"schema":"https://github.com/citation-style-language/schema/raw/master/csl-citation.json"}</w:instrText>
      </w:r>
      <w:r w:rsidR="00A02501" w:rsidRPr="00806AA7">
        <w:fldChar w:fldCharType="separate"/>
      </w:r>
      <w:bookmarkEnd w:id="145"/>
      <w:r w:rsidR="000C74D6" w:rsidRPr="00806AA7">
        <w:t>[62]</w:t>
      </w:r>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7A510302" w:rsidR="003638BF" w:rsidRPr="00806AA7" w:rsidRDefault="009935AD" w:rsidP="0020223B">
      <w:pPr>
        <w:pStyle w:val="Caption"/>
      </w:pPr>
      <w:bookmarkStart w:id="146" w:name="_Ref145328805"/>
      <w:bookmarkStart w:id="147" w:name="_Toc145334706"/>
      <w:r w:rsidRPr="00806AA7">
        <w:t xml:space="preserve">Table </w:t>
      </w:r>
      <w:r w:rsidR="005E719E">
        <w:fldChar w:fldCharType="begin"/>
      </w:r>
      <w:r w:rsidR="005E719E">
        <w:instrText xml:space="preserve"> STYLEREF 1 \s </w:instrText>
      </w:r>
      <w:r w:rsidR="005E719E">
        <w:fldChar w:fldCharType="separate"/>
      </w:r>
      <w:r w:rsidR="005E719E">
        <w:t>4</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1</w:t>
      </w:r>
      <w:r w:rsidR="005E719E">
        <w:fldChar w:fldCharType="end"/>
      </w:r>
      <w:bookmarkEnd w:id="146"/>
      <w:r w:rsidRPr="00806AA7">
        <w:t xml:space="preserve">. Anemometer </w:t>
      </w:r>
      <w:r w:rsidR="00D8554D" w:rsidRPr="00806AA7">
        <w:t>test data with the Axial Fan Module MFP107</w:t>
      </w:r>
      <w:bookmarkEnd w:id="147"/>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6D7E2B9" w14:textId="6142D05A" w:rsidR="001551A2" w:rsidRPr="00806AA7" w:rsidRDefault="0022112E" w:rsidP="0020223B">
      <w:pPr>
        <w:pStyle w:val="Caption"/>
      </w:pPr>
      <w:bookmarkStart w:id="148" w:name="_Toc145367651"/>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2</w:t>
      </w:r>
      <w:r w:rsidR="00D70436">
        <w:fldChar w:fldCharType="end"/>
      </w:r>
      <w:r w:rsidRPr="00806AA7">
        <w:t xml:space="preserve">. Linear </w:t>
      </w:r>
      <w:r w:rsidR="005B285E" w:rsidRPr="00806AA7">
        <w:t>association between the anemometer’s and the Axial Fan Module’s wind speeds</w:t>
      </w:r>
      <w:bookmarkEnd w:id="148"/>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03F45D3" w14:textId="721FA147" w:rsidR="005B285E" w:rsidRPr="00806AA7" w:rsidRDefault="008309BD" w:rsidP="0020223B">
      <w:pPr>
        <w:pStyle w:val="Caption"/>
      </w:pPr>
      <w:bookmarkStart w:id="149" w:name="_Ref145324379"/>
      <w:bookmarkStart w:id="150" w:name="_Toc145367652"/>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3</w:t>
      </w:r>
      <w:r w:rsidR="00D70436">
        <w:fldChar w:fldCharType="end"/>
      </w:r>
      <w:bookmarkEnd w:id="149"/>
      <w:r w:rsidRPr="00806AA7">
        <w:t>. Wind speed factor</w:t>
      </w:r>
      <w:r w:rsidR="00996A34" w:rsidRPr="00806AA7">
        <w:t xml:space="preserve">s by the read wind speed </w:t>
      </w:r>
      <w:r w:rsidR="004731AF" w:rsidRPr="00806AA7">
        <w:t>from the anemometer</w:t>
      </w:r>
      <w:bookmarkEnd w:id="150"/>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it is uncertain</w:t>
      </w:r>
      <w:r w:rsidR="009B15AA" w:rsidRPr="00806AA7">
        <w:t xml:space="preserve"> how the anemometer factor really behaves. On the other hand</w:t>
      </w:r>
      <w:r w:rsidR="001D7263" w:rsidRPr="00806AA7">
        <w:t xml:space="preserve">, by the use of Curve Fitting </w:t>
      </w:r>
      <w:r w:rsidR="001D7263" w:rsidRPr="00806AA7">
        <w:lastRenderedPageBreak/>
        <w:t xml:space="preserve">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275D8643"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real” negative </w:t>
      </w:r>
      <w:r w:rsidR="00E12229" w:rsidRPr="00806AA7">
        <w:rPr>
          <w:rFonts w:eastAsiaTheme="minorEastAsia"/>
        </w:rPr>
        <w:t>wind speed</w:t>
      </w:r>
      <w:r w:rsidR="00D20D52" w:rsidRPr="00806AA7">
        <w:rPr>
          <w:rFonts w:eastAsiaTheme="minorEastAsia"/>
        </w:rPr>
        <w:t>, which does not exist.</w:t>
      </w:r>
    </w:p>
    <w:p w14:paraId="117E77C7" w14:textId="194491A6" w:rsidR="002C049A" w:rsidRPr="00806AA7" w:rsidRDefault="00C70648"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51" w:name="Is"/>
            <w:bookmarkStart w:id="152"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51"/>
            <w:bookmarkEnd w:id="152"/>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C70648"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2"/>
                    <a:stretch>
                      <a:fillRect/>
                    </a:stretch>
                  </pic:blipFill>
                  <pic:spPr>
                    <a:xfrm>
                      <a:off x="0" y="0"/>
                      <a:ext cx="8926042" cy="4835388"/>
                    </a:xfrm>
                    <a:prstGeom prst="rect">
                      <a:avLst/>
                    </a:prstGeom>
                  </pic:spPr>
                </pic:pic>
              </a:graphicData>
            </a:graphic>
          </wp:inline>
        </w:drawing>
      </w:r>
    </w:p>
    <w:p w14:paraId="070E2C1B" w14:textId="26683246" w:rsidR="00DD3CED" w:rsidRPr="00806AA7" w:rsidRDefault="00DD3CED" w:rsidP="0020223B">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53" w:name="_Toc145367653"/>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4</w:t>
      </w:r>
      <w:r w:rsidR="00D70436">
        <w:fldChar w:fldCharType="end"/>
      </w:r>
      <w:r w:rsidRPr="00806AA7">
        <w:t xml:space="preserve">. Curve Fitting result </w:t>
      </w:r>
      <w:r w:rsidR="00424FC6" w:rsidRPr="00806AA7">
        <w:t>for N = 1</w:t>
      </w:r>
      <w:bookmarkEnd w:id="153"/>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3"/>
                    <a:stretch>
                      <a:fillRect/>
                    </a:stretch>
                  </pic:blipFill>
                  <pic:spPr>
                    <a:xfrm>
                      <a:off x="0" y="0"/>
                      <a:ext cx="8919476" cy="4831829"/>
                    </a:xfrm>
                    <a:prstGeom prst="rect">
                      <a:avLst/>
                    </a:prstGeom>
                  </pic:spPr>
                </pic:pic>
              </a:graphicData>
            </a:graphic>
          </wp:inline>
        </w:drawing>
      </w:r>
    </w:p>
    <w:p w14:paraId="58720057" w14:textId="5EE203F7" w:rsidR="00CB483B" w:rsidRPr="00806AA7" w:rsidRDefault="00CB483B" w:rsidP="0020223B">
      <w:pPr>
        <w:pStyle w:val="Caption"/>
      </w:pPr>
      <w:bookmarkStart w:id="154" w:name="_Toc145367654"/>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5</w:t>
      </w:r>
      <w:r w:rsidR="00D70436">
        <w:fldChar w:fldCharType="end"/>
      </w:r>
      <w:r w:rsidRPr="00806AA7">
        <w:t>. Curve Fitting result for N = 2</w:t>
      </w:r>
      <w:bookmarkEnd w:id="154"/>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4"/>
                    <a:stretch>
                      <a:fillRect/>
                    </a:stretch>
                  </pic:blipFill>
                  <pic:spPr>
                    <a:xfrm>
                      <a:off x="0" y="0"/>
                      <a:ext cx="8933062" cy="4839190"/>
                    </a:xfrm>
                    <a:prstGeom prst="rect">
                      <a:avLst/>
                    </a:prstGeom>
                  </pic:spPr>
                </pic:pic>
              </a:graphicData>
            </a:graphic>
          </wp:inline>
        </w:drawing>
      </w:r>
    </w:p>
    <w:p w14:paraId="544BEAED" w14:textId="51C2AF77" w:rsidR="0077415F" w:rsidRPr="00806AA7" w:rsidRDefault="00E12EFF" w:rsidP="0020223B">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55" w:name="_Ref145328085"/>
      <w:bookmarkStart w:id="156" w:name="_Toc145367655"/>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6</w:t>
      </w:r>
      <w:r w:rsidR="00D70436">
        <w:fldChar w:fldCharType="end"/>
      </w:r>
      <w:bookmarkEnd w:id="155"/>
      <w:r w:rsidRPr="00806AA7">
        <w:t xml:space="preserve">. Curve Fitting result for N = </w:t>
      </w:r>
      <w:r w:rsidR="00CB3F65" w:rsidRPr="00806AA7">
        <w:t>3</w:t>
      </w:r>
      <w:bookmarkEnd w:id="156"/>
    </w:p>
    <w:p w14:paraId="6A22B622" w14:textId="5999449E" w:rsidR="00D802B8" w:rsidRPr="00806AA7" w:rsidRDefault="00A42F74" w:rsidP="000D6016">
      <w:pPr>
        <w:pStyle w:val="Heading2"/>
      </w:pPr>
      <w:bookmarkStart w:id="157" w:name="_Toc145413661"/>
      <w:bookmarkStart w:id="158" w:name="_Ref145426946"/>
      <w:r w:rsidRPr="00806AA7">
        <w:lastRenderedPageBreak/>
        <w:t>Wind Vane</w:t>
      </w:r>
      <w:bookmarkEnd w:id="157"/>
      <w:bookmarkEnd w:id="158"/>
    </w:p>
    <w:p w14:paraId="0C16B47A" w14:textId="5CCC4AFA" w:rsidR="00376278" w:rsidRPr="00806AA7" w:rsidRDefault="00376278" w:rsidP="00376278">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p>
    <w:p w14:paraId="0AE54485" w14:textId="3B068FCF" w:rsidR="008845D9" w:rsidRPr="00806AA7" w:rsidRDefault="008845D9" w:rsidP="008845D9">
      <w:pPr>
        <w:pStyle w:val="Heading2"/>
      </w:pPr>
      <w:bookmarkStart w:id="159" w:name="_Toc145413662"/>
      <w:r w:rsidRPr="00806AA7">
        <w:t>Rain Gauge</w:t>
      </w:r>
      <w:bookmarkEnd w:id="159"/>
    </w:p>
    <w:p w14:paraId="5AD21DD5" w14:textId="324D65B0" w:rsidR="008845D9" w:rsidRPr="00806AA7" w:rsidRDefault="00190D0E" w:rsidP="00190D0E">
      <w:pPr>
        <w:pStyle w:val="Heading2"/>
      </w:pPr>
      <w:bookmarkStart w:id="160" w:name="_Toc145413663"/>
      <w:r w:rsidRPr="00806AA7">
        <w:t>Temperature Sensors</w:t>
      </w:r>
      <w:bookmarkEnd w:id="160"/>
    </w:p>
    <w:p w14:paraId="583B67E1" w14:textId="19F3A304" w:rsidR="00E54370" w:rsidRPr="00806AA7" w:rsidRDefault="00E54370" w:rsidP="00E54370">
      <w:pPr>
        <w:pStyle w:val="Heading2"/>
      </w:pPr>
      <w:bookmarkStart w:id="161" w:name="_Toc145413664"/>
      <w:r w:rsidRPr="00806AA7">
        <w:t>Hygrometer – Barometer</w:t>
      </w:r>
      <w:bookmarkEnd w:id="161"/>
      <w:r w:rsidRPr="00806AA7">
        <w:t xml:space="preserve"> </w:t>
      </w:r>
    </w:p>
    <w:p w14:paraId="682D9AF4" w14:textId="00897F68" w:rsidR="009842C2" w:rsidRPr="00806AA7" w:rsidRDefault="005A62AC" w:rsidP="005A62AC">
      <w:pPr>
        <w:pStyle w:val="Heading2"/>
      </w:pPr>
      <w:bookmarkStart w:id="162" w:name="_Toc145413665"/>
      <w:r w:rsidRPr="00806AA7">
        <w:t>LoRa Connectivity – ThingSpeak</w:t>
      </w:r>
      <w:bookmarkEnd w:id="162"/>
    </w:p>
    <w:p w14:paraId="53AF16E5" w14:textId="0057FC3F" w:rsidR="005A62AC" w:rsidRPr="00806AA7" w:rsidRDefault="005A62AC" w:rsidP="005A62AC">
      <w:pPr>
        <w:pStyle w:val="Heading2"/>
      </w:pPr>
      <w:bookmarkStart w:id="163" w:name="_Toc145413666"/>
      <w:r w:rsidRPr="00806AA7">
        <w:t>LoRa Range Test</w:t>
      </w:r>
      <w:bookmarkEnd w:id="163"/>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3FF24951" w:rsidR="00255CE8" w:rsidRPr="00806AA7" w:rsidRDefault="00255CE8" w:rsidP="0020223B">
      <w:pPr>
        <w:pStyle w:val="Caption"/>
      </w:pPr>
      <w:bookmarkStart w:id="164" w:name="_Ref145333543"/>
      <w:bookmarkStart w:id="165" w:name="_Toc145367656"/>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7</w:t>
      </w:r>
      <w:r w:rsidR="00D70436">
        <w:fldChar w:fldCharType="end"/>
      </w:r>
      <w:bookmarkEnd w:id="164"/>
      <w:r w:rsidRPr="00806AA7">
        <w:t xml:space="preserve">. LoRa Range Test – </w:t>
      </w:r>
      <w:r w:rsidR="00841C0C" w:rsidRPr="00806AA7">
        <w:t>logged locations of LoRa transmissions by the node</w:t>
      </w:r>
      <w:bookmarkEnd w:id="165"/>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18485655" w:rsidR="001D2072" w:rsidRPr="00806AA7" w:rsidRDefault="003E53DA" w:rsidP="0020223B">
      <w:pPr>
        <w:pStyle w:val="Caption"/>
      </w:pPr>
      <w:bookmarkStart w:id="166" w:name="_Ref145353652"/>
      <w:r w:rsidRPr="00806AA7">
        <w:t xml:space="preserve">Table </w:t>
      </w:r>
      <w:r w:rsidR="005E719E">
        <w:fldChar w:fldCharType="begin"/>
      </w:r>
      <w:r w:rsidR="005E719E">
        <w:instrText xml:space="preserve"> STYLEREF 1 \s </w:instrText>
      </w:r>
      <w:r w:rsidR="005E719E">
        <w:fldChar w:fldCharType="separate"/>
      </w:r>
      <w:r w:rsidR="005E719E">
        <w:t>4</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2</w:t>
      </w:r>
      <w:r w:rsidR="005E719E">
        <w:fldChar w:fldCharType="end"/>
      </w:r>
      <w:bookmarkEnd w:id="166"/>
      <w:r w:rsidRPr="00806AA7">
        <w:t xml:space="preserve">. LoRa range </w:t>
      </w:r>
      <w:r w:rsidR="00B5492F" w:rsidRPr="00806AA7">
        <w:t>test result</w:t>
      </w:r>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86"/>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86"/>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7E6B082F" w:rsidR="001A2F7B" w:rsidRPr="00806AA7" w:rsidRDefault="001A2F7B" w:rsidP="0020223B">
      <w:pPr>
        <w:pStyle w:val="Caption"/>
        <w:rPr>
          <w:color w:val="FF0000"/>
        </w:rPr>
      </w:pPr>
      <w:bookmarkStart w:id="167" w:name="_Toc145367657"/>
      <w:r w:rsidRPr="00806AA7">
        <w:t xml:space="preserve">Figure </w:t>
      </w:r>
      <w:r w:rsidR="00D70436">
        <w:fldChar w:fldCharType="begin"/>
      </w:r>
      <w:r w:rsidR="00D70436">
        <w:instrText xml:space="preserve"> STYLEREF 1 \s </w:instrText>
      </w:r>
      <w:r w:rsidR="00D70436">
        <w:fldChar w:fldCharType="separate"/>
      </w:r>
      <w:r w:rsidR="00D70436">
        <w:t>4</w:t>
      </w:r>
      <w:r w:rsidR="00D70436">
        <w:fldChar w:fldCharType="end"/>
      </w:r>
      <w:r w:rsidR="00D70436">
        <w:noBreakHyphen/>
      </w:r>
      <w:r w:rsidR="00D70436">
        <w:fldChar w:fldCharType="begin"/>
      </w:r>
      <w:r w:rsidR="00D70436">
        <w:instrText xml:space="preserve"> SEQ Figure \* ARABIC \s 1 </w:instrText>
      </w:r>
      <w:r w:rsidR="00D70436">
        <w:fldChar w:fldCharType="separate"/>
      </w:r>
      <w:r w:rsidR="00D70436">
        <w:t>8</w:t>
      </w:r>
      <w:r w:rsidR="00D70436">
        <w:fldChar w:fldCharType="end"/>
      </w:r>
      <w:r w:rsidRPr="00806AA7">
        <w:t xml:space="preserve">. </w:t>
      </w:r>
      <w:r w:rsidR="007F182E" w:rsidRPr="00806AA7">
        <w:t>RSSI and SNR of the gateway displayed on ThingSpeak</w:t>
      </w:r>
      <w:bookmarkEnd w:id="167"/>
    </w:p>
    <w:p w14:paraId="35A15AC3" w14:textId="29542E0D" w:rsidR="00DF65E4" w:rsidRPr="00806AA7" w:rsidRDefault="00E3376A" w:rsidP="0020223B">
      <w:pPr>
        <w:pStyle w:val="Caption"/>
        <w:jc w:val="both"/>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481C7E" w:rsidRPr="00806AA7">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3]","plainTextFormattedCitation":"[63]","previouslyFormattedCitation":"[63]"},"properties":{"noteIndex":0},"schema":"https://github.com/citation-style-language/schema/raw/master/csl-citation.json"}</w:instrText>
      </w:r>
      <w:r w:rsidR="00683CBE" w:rsidRPr="00806AA7">
        <w:fldChar w:fldCharType="separate"/>
      </w:r>
      <w:r w:rsidR="000C74D6" w:rsidRPr="00806AA7">
        <w:t>[63]</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27FEADDF" w:rsidR="00290884" w:rsidRPr="00806AA7" w:rsidRDefault="00C918BE" w:rsidP="00E53925">
      <w:pPr>
        <w:pStyle w:val="Heading1"/>
        <w:rPr>
          <w:rFonts w:cs="Times New Roman"/>
        </w:rPr>
      </w:pPr>
      <w:bookmarkStart w:id="168" w:name="_Toc145413667"/>
      <w:r w:rsidRPr="00806AA7">
        <w:t>Conclusion</w:t>
      </w:r>
      <w:r w:rsidR="00D063DA" w:rsidRPr="00806AA7">
        <w:t xml:space="preserve"> and Future Work</w:t>
      </w:r>
      <w:bookmarkEnd w:id="168"/>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E53925">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E53925">
      <w:pPr>
        <w:pStyle w:val="Heading1"/>
        <w:numPr>
          <w:ilvl w:val="0"/>
          <w:numId w:val="0"/>
        </w:numPr>
        <w:ind w:left="390"/>
      </w:pPr>
      <w:bookmarkStart w:id="169" w:name="_Toc145413668"/>
      <w:bookmarkStart w:id="170" w:name="_Ref145414593"/>
      <w:r w:rsidRPr="00806AA7">
        <w:lastRenderedPageBreak/>
        <w:t xml:space="preserve">APPENDIX </w:t>
      </w:r>
      <w:bookmarkStart w:id="171" w:name="Appendex_HAL_DMA"/>
      <w:r w:rsidRPr="00806AA7">
        <w:t>A</w:t>
      </w:r>
      <w:bookmarkEnd w:id="171"/>
      <w:r w:rsidR="005534EC" w:rsidRPr="00806AA7">
        <w:t xml:space="preserve">. </w:t>
      </w:r>
      <w:r w:rsidR="005866B3" w:rsidRPr="00806AA7">
        <w:t>HAL and DMA Configuration Functions</w:t>
      </w:r>
      <w:r w:rsidR="00B50662" w:rsidRPr="00806AA7">
        <w:t xml:space="preserve"> for ADC</w:t>
      </w:r>
      <w:bookmarkEnd w:id="169"/>
      <w:bookmarkEnd w:id="170"/>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bookmarkStart w:id="172" w:name="_Toc145413669"/>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D701F6">
      <w:pPr>
        <w:pStyle w:val="Heading1"/>
        <w:numPr>
          <w:ilvl w:val="0"/>
          <w:numId w:val="0"/>
        </w:numPr>
        <w:ind w:left="390"/>
      </w:pPr>
      <w:r w:rsidRPr="00806AA7">
        <w:br w:type="page"/>
      </w:r>
    </w:p>
    <w:p w14:paraId="6EB9CF08" w14:textId="77777777" w:rsidR="008F6B50" w:rsidRPr="00806AA7" w:rsidRDefault="00D701F6" w:rsidP="008F6B50">
      <w:pPr>
        <w:pStyle w:val="Heading1"/>
        <w:numPr>
          <w:ilvl w:val="0"/>
          <w:numId w:val="0"/>
        </w:numPr>
        <w:ind w:left="390"/>
      </w:pPr>
      <w:r w:rsidRPr="00806AA7">
        <w:lastRenderedPageBreak/>
        <w:t xml:space="preserve">APPENDIX B. </w:t>
      </w:r>
      <w:r w:rsidR="00551502" w:rsidRPr="00806AA7">
        <w:t>LoRa Range Test – Node’s Log</w:t>
      </w:r>
      <w:bookmarkStart w:id="173" w:name="_Toc145413670"/>
      <w:bookmarkEnd w:id="172"/>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lastRenderedPageBreak/>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lastRenderedPageBreak/>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lastRenderedPageBreak/>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7DDF339D" w:rsidR="00551502" w:rsidRPr="00806AA7" w:rsidRDefault="00551502" w:rsidP="00551502">
      <w:pPr>
        <w:pStyle w:val="Heading1"/>
        <w:numPr>
          <w:ilvl w:val="0"/>
          <w:numId w:val="0"/>
        </w:numPr>
        <w:ind w:left="390"/>
      </w:pPr>
      <w:r w:rsidRPr="00806AA7">
        <w:lastRenderedPageBreak/>
        <w:t>APPENDIX C. LoRa Range Test – Gateway’s Log</w:t>
      </w:r>
      <w:bookmarkEnd w:id="173"/>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E53925">
      <w:pPr>
        <w:pStyle w:val="Heading1"/>
        <w:numPr>
          <w:ilvl w:val="0"/>
          <w:numId w:val="0"/>
        </w:numPr>
        <w:ind w:left="390"/>
      </w:pPr>
      <w:r w:rsidRPr="00806AA7">
        <w:br w:type="page"/>
      </w:r>
    </w:p>
    <w:p w14:paraId="498B1AD7" w14:textId="4FA7EC6A" w:rsidR="00576878" w:rsidRPr="00806AA7" w:rsidRDefault="00551502" w:rsidP="00E53925">
      <w:pPr>
        <w:pStyle w:val="Heading1"/>
        <w:numPr>
          <w:ilvl w:val="0"/>
          <w:numId w:val="0"/>
        </w:numPr>
        <w:ind w:left="390"/>
      </w:pPr>
      <w:bookmarkStart w:id="174" w:name="_Toc145413671"/>
      <w:r w:rsidRPr="00806AA7">
        <w:lastRenderedPageBreak/>
        <w:t>REFERENCES</w:t>
      </w:r>
      <w:bookmarkEnd w:id="174"/>
    </w:p>
    <w:p w14:paraId="733E9B3B" w14:textId="77777777" w:rsidR="006D3589" w:rsidRPr="00806AA7" w:rsidRDefault="006D3589" w:rsidP="006D3589"/>
    <w:p w14:paraId="31F9CA29" w14:textId="2AFE1CBB" w:rsidR="00DD45E0" w:rsidRPr="00DD45E0" w:rsidRDefault="00FE1B1D" w:rsidP="00DD45E0">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DD45E0" w:rsidRPr="00DD45E0">
        <w:rPr>
          <w:rFonts w:ascii="Calibri" w:hAnsi="Calibri" w:cs="Calibri"/>
          <w:szCs w:val="24"/>
        </w:rPr>
        <w:t>[1]</w:t>
      </w:r>
      <w:r w:rsidR="00DD45E0" w:rsidRPr="00DD45E0">
        <w:rPr>
          <w:rFonts w:ascii="Calibri" w:hAnsi="Calibri" w:cs="Calibri"/>
          <w:szCs w:val="24"/>
        </w:rPr>
        <w:tab/>
        <w:t>H. N. Do, “Conceptual Design of an Autonomous Wireless Agrometeorology Station,” 2023.</w:t>
      </w:r>
    </w:p>
    <w:p w14:paraId="56CD5A37"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w:t>
      </w:r>
      <w:r w:rsidRPr="00DD45E0">
        <w:rPr>
          <w:rFonts w:ascii="Calibri" w:hAnsi="Calibri" w:cs="Calibri"/>
          <w:szCs w:val="24"/>
        </w:rPr>
        <w:tab/>
        <w:t xml:space="preserve">E. Fahad, “Microcontroller Selection Criteria for your project, 8 bit Vs 16 bit Microcontroller,” </w:t>
      </w:r>
      <w:r w:rsidRPr="00DD45E0">
        <w:rPr>
          <w:rFonts w:ascii="Calibri" w:hAnsi="Calibri" w:cs="Calibri"/>
          <w:i/>
          <w:iCs/>
          <w:szCs w:val="24"/>
        </w:rPr>
        <w:t>Electronic Clinic</w:t>
      </w:r>
      <w:r w:rsidRPr="00DD45E0">
        <w:rPr>
          <w:rFonts w:ascii="Calibri" w:hAnsi="Calibri" w:cs="Calibri"/>
          <w:szCs w:val="24"/>
        </w:rPr>
        <w:t>, 2021. https://www.electroniclinic.com/microcontroller-selection-criteria-for-your-project-8-bit-vs-16-bit-microcontroller/.</w:t>
      </w:r>
    </w:p>
    <w:p w14:paraId="1F0AC939"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w:t>
      </w:r>
      <w:r w:rsidRPr="00DD45E0">
        <w:rPr>
          <w:rFonts w:ascii="Calibri" w:hAnsi="Calibri" w:cs="Calibri"/>
          <w:szCs w:val="24"/>
        </w:rPr>
        <w:tab/>
        <w:t xml:space="preserve">J. Koon, “Key factors to consider when choosing a microcontroller,” </w:t>
      </w:r>
      <w:r w:rsidRPr="00DD45E0">
        <w:rPr>
          <w:rFonts w:ascii="Calibri" w:hAnsi="Calibri" w:cs="Calibri"/>
          <w:i/>
          <w:iCs/>
          <w:szCs w:val="24"/>
        </w:rPr>
        <w:t>Micrcontroller Tips</w:t>
      </w:r>
      <w:r w:rsidRPr="00DD45E0">
        <w:rPr>
          <w:rFonts w:ascii="Calibri" w:hAnsi="Calibri" w:cs="Calibri"/>
          <w:szCs w:val="24"/>
        </w:rPr>
        <w:t>, 2019. https://www.microcontrollertips.com/key-factors-consider-choosing-microcontroller/.</w:t>
      </w:r>
    </w:p>
    <w:p w14:paraId="7BD64FFE"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w:t>
      </w:r>
      <w:r w:rsidRPr="00DD45E0">
        <w:rPr>
          <w:rFonts w:ascii="Calibri" w:hAnsi="Calibri" w:cs="Calibri"/>
          <w:szCs w:val="24"/>
        </w:rPr>
        <w:tab/>
        <w:t>EntcEngg Team, “Criteria for Choosing a Microcontroller.” 2017, [Online]. Available: https://www.entcengg.com/criteria-choosing-microcontroller/.</w:t>
      </w:r>
    </w:p>
    <w:p w14:paraId="67C7BDA1"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w:t>
      </w:r>
      <w:r w:rsidRPr="00DD45E0">
        <w:rPr>
          <w:rFonts w:ascii="Calibri" w:hAnsi="Calibri" w:cs="Calibri"/>
          <w:szCs w:val="24"/>
        </w:rPr>
        <w:tab/>
        <w:t xml:space="preserve">Robocraze, “How to choose a microcontroller,” </w:t>
      </w:r>
      <w:r w:rsidRPr="00DD45E0">
        <w:rPr>
          <w:rFonts w:ascii="Calibri" w:hAnsi="Calibri" w:cs="Calibri"/>
          <w:i/>
          <w:iCs/>
          <w:szCs w:val="24"/>
        </w:rPr>
        <w:t>Robocraze</w:t>
      </w:r>
      <w:r w:rsidRPr="00DD45E0">
        <w:rPr>
          <w:rFonts w:ascii="Calibri" w:hAnsi="Calibri" w:cs="Calibri"/>
          <w:szCs w:val="24"/>
        </w:rPr>
        <w:t>, 2021. https://robocraze.com/blogs/post/selecting-a-microcontroller-for-your-projects.</w:t>
      </w:r>
    </w:p>
    <w:p w14:paraId="74C2BB27"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6]</w:t>
      </w:r>
      <w:r w:rsidRPr="00DD45E0">
        <w:rPr>
          <w:rFonts w:ascii="Calibri" w:hAnsi="Calibri" w:cs="Calibri"/>
          <w:szCs w:val="24"/>
        </w:rPr>
        <w:tab/>
        <w:t>Texas Instruments, “Benefits and Issues on Migration of 5-V and 3.3-V Logic to Lower-Voltage Supplies,” 1999. [Online]. Available: https://www.ti.com/lit/an/sdaa011a/sdaa011a.pdf.</w:t>
      </w:r>
    </w:p>
    <w:p w14:paraId="6D92B60F"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7]</w:t>
      </w:r>
      <w:r w:rsidRPr="00DD45E0">
        <w:rPr>
          <w:rFonts w:ascii="Calibri" w:hAnsi="Calibri" w:cs="Calibri"/>
          <w:szCs w:val="24"/>
        </w:rPr>
        <w:tab/>
        <w:t xml:space="preserve">STM32-base, “Blue Pill,” </w:t>
      </w:r>
      <w:r w:rsidRPr="00DD45E0">
        <w:rPr>
          <w:rFonts w:ascii="Calibri" w:hAnsi="Calibri" w:cs="Calibri"/>
          <w:i/>
          <w:iCs/>
          <w:szCs w:val="24"/>
        </w:rPr>
        <w:t>STM32-base</w:t>
      </w:r>
      <w:r w:rsidRPr="00DD45E0">
        <w:rPr>
          <w:rFonts w:ascii="Calibri" w:hAnsi="Calibri" w:cs="Calibri"/>
          <w:szCs w:val="24"/>
        </w:rPr>
        <w:t>. https://stm32-base.org/boards/STM32F103C8T6-Blue-Pill.html.</w:t>
      </w:r>
    </w:p>
    <w:p w14:paraId="305F570F"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8]</w:t>
      </w:r>
      <w:r w:rsidRPr="00DD45E0">
        <w:rPr>
          <w:rFonts w:ascii="Calibri" w:hAnsi="Calibri" w:cs="Calibri"/>
          <w:szCs w:val="24"/>
        </w:rPr>
        <w:tab/>
        <w:t>STMicroelectronics, “STM32F101xx, STM32F102xx, STM32F103xx, STM32F105xx and STM32F107xx advanced Arm®-based 32-bit MCUs,” no. February 2021. 2021.</w:t>
      </w:r>
    </w:p>
    <w:p w14:paraId="549BACCB"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9]</w:t>
      </w:r>
      <w:r w:rsidRPr="00DD45E0">
        <w:rPr>
          <w:rFonts w:ascii="Calibri" w:hAnsi="Calibri" w:cs="Calibri"/>
          <w:szCs w:val="24"/>
        </w:rPr>
        <w:tab/>
        <w:t>STMicroelectronics, “STM32F103x8, STM32F103xB.” pp. 1–116, 2022.</w:t>
      </w:r>
    </w:p>
    <w:p w14:paraId="7340D97C"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0]</w:t>
      </w:r>
      <w:r w:rsidRPr="00DD45E0">
        <w:rPr>
          <w:rFonts w:ascii="Calibri" w:hAnsi="Calibri" w:cs="Calibri"/>
          <w:szCs w:val="24"/>
        </w:rPr>
        <w:tab/>
        <w:t xml:space="preserve">M. Cardinali, “The importance of weather data in agriculture,” </w:t>
      </w:r>
      <w:r w:rsidRPr="00DD45E0">
        <w:rPr>
          <w:rFonts w:ascii="Calibri" w:hAnsi="Calibri" w:cs="Calibri"/>
          <w:i/>
          <w:iCs/>
          <w:szCs w:val="24"/>
        </w:rPr>
        <w:t>Agricolus</w:t>
      </w:r>
      <w:r w:rsidRPr="00DD45E0">
        <w:rPr>
          <w:rFonts w:ascii="Calibri" w:hAnsi="Calibri" w:cs="Calibri"/>
          <w:szCs w:val="24"/>
        </w:rPr>
        <w:t>, 2022. https://www.agricolus.com/en/the-importance-of-weather-data-in-agriculture/.</w:t>
      </w:r>
    </w:p>
    <w:p w14:paraId="19E45FE9"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1]</w:t>
      </w:r>
      <w:r w:rsidRPr="00DD45E0">
        <w:rPr>
          <w:rFonts w:ascii="Calibri" w:hAnsi="Calibri" w:cs="Calibri"/>
          <w:szCs w:val="24"/>
        </w:rPr>
        <w:tab/>
        <w:t xml:space="preserve">B. Gardiner, P. Berry, and B. Moulia, “Review: Wind impacts on plant growth, mechanics and damage,” </w:t>
      </w:r>
      <w:r w:rsidRPr="00DD45E0">
        <w:rPr>
          <w:rFonts w:ascii="Calibri" w:hAnsi="Calibri" w:cs="Calibri"/>
          <w:i/>
          <w:iCs/>
          <w:szCs w:val="24"/>
        </w:rPr>
        <w:t>Plant Sci.</w:t>
      </w:r>
      <w:r w:rsidRPr="00DD45E0">
        <w:rPr>
          <w:rFonts w:ascii="Calibri" w:hAnsi="Calibri" w:cs="Calibri"/>
          <w:szCs w:val="24"/>
        </w:rPr>
        <w:t>, vol. 245, pp. 94–118, Apr. 2016, doi: 10.1016/j.plantsci.2016.01.006.</w:t>
      </w:r>
    </w:p>
    <w:p w14:paraId="69403CD7"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2]</w:t>
      </w:r>
      <w:r w:rsidRPr="00DD45E0">
        <w:rPr>
          <w:rFonts w:ascii="Calibri" w:hAnsi="Calibri" w:cs="Calibri"/>
          <w:szCs w:val="24"/>
        </w:rPr>
        <w:tab/>
        <w:t xml:space="preserve">E. de Langre, “Effects of Wind on Plants,” </w:t>
      </w:r>
      <w:r w:rsidRPr="00DD45E0">
        <w:rPr>
          <w:rFonts w:ascii="Calibri" w:hAnsi="Calibri" w:cs="Calibri"/>
          <w:i/>
          <w:iCs/>
          <w:szCs w:val="24"/>
        </w:rPr>
        <w:t>Annu. Rev. Fluid Mech.</w:t>
      </w:r>
      <w:r w:rsidRPr="00DD45E0">
        <w:rPr>
          <w:rFonts w:ascii="Calibri" w:hAnsi="Calibri" w:cs="Calibri"/>
          <w:szCs w:val="24"/>
        </w:rPr>
        <w:t>, vol. 40, no. 1, pp. 141–168, Jan. 2008, doi: 10.1146/annurev.fluid.40.111406.102135.</w:t>
      </w:r>
    </w:p>
    <w:p w14:paraId="606B0415"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3]</w:t>
      </w:r>
      <w:r w:rsidRPr="00DD45E0">
        <w:rPr>
          <w:rFonts w:ascii="Calibri" w:hAnsi="Calibri" w:cs="Calibri"/>
          <w:szCs w:val="24"/>
        </w:rPr>
        <w:tab/>
        <w:t>Misol Electronics, “misol SP-WS02 Spare part (outdoor unit) for Professional Wireless Weather Station.” http://www.misolweather.com/index.php?m=home&amp;c=View&amp;a=index&amp;aid=60.</w:t>
      </w:r>
    </w:p>
    <w:p w14:paraId="04887CC3"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4]</w:t>
      </w:r>
      <w:r w:rsidRPr="00DD45E0">
        <w:rPr>
          <w:rFonts w:ascii="Calibri" w:hAnsi="Calibri" w:cs="Calibri"/>
          <w:szCs w:val="24"/>
        </w:rPr>
        <w:tab/>
        <w:t xml:space="preserve">S. Pindado, J. Cubas, and F. Sorribes-Palmer, “The Cup Anemometer, a Fundamental Meteorological Instrument for the Wind Energy Industry. Research at the IDR/UPM Institute,” </w:t>
      </w:r>
      <w:r w:rsidRPr="00DD45E0">
        <w:rPr>
          <w:rFonts w:ascii="Calibri" w:hAnsi="Calibri" w:cs="Calibri"/>
          <w:i/>
          <w:iCs/>
          <w:szCs w:val="24"/>
        </w:rPr>
        <w:t>Sensors</w:t>
      </w:r>
      <w:r w:rsidRPr="00DD45E0">
        <w:rPr>
          <w:rFonts w:ascii="Calibri" w:hAnsi="Calibri" w:cs="Calibri"/>
          <w:szCs w:val="24"/>
        </w:rPr>
        <w:t>, vol. 14, no. 11, pp. 21418–21452, Nov. 2014, doi: 10.3390/s141121418.</w:t>
      </w:r>
    </w:p>
    <w:p w14:paraId="0327043C"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5]</w:t>
      </w:r>
      <w:r w:rsidRPr="00DD45E0">
        <w:rPr>
          <w:rFonts w:ascii="Calibri" w:hAnsi="Calibri" w:cs="Calibri"/>
          <w:szCs w:val="24"/>
        </w:rPr>
        <w:tab/>
        <w:t>Argent Data System, “Weather Sensor Assembly p / n 80422.” 2014, [Online]. Available: https://www.argentdata.com/files/80422_datasheet.pdf.</w:t>
      </w:r>
    </w:p>
    <w:p w14:paraId="0ADA188A"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6]</w:t>
      </w:r>
      <w:r w:rsidRPr="00DD45E0">
        <w:rPr>
          <w:rFonts w:ascii="Calibri" w:hAnsi="Calibri" w:cs="Calibri"/>
          <w:szCs w:val="24"/>
        </w:rPr>
        <w:tab/>
        <w:t xml:space="preserve">T. Reed, “Multimeter Measurements Explained,” </w:t>
      </w:r>
      <w:r w:rsidRPr="00DD45E0">
        <w:rPr>
          <w:rFonts w:ascii="Calibri" w:hAnsi="Calibri" w:cs="Calibri"/>
          <w:i/>
          <w:iCs/>
          <w:szCs w:val="24"/>
        </w:rPr>
        <w:t>Electronic Design</w:t>
      </w:r>
      <w:r w:rsidRPr="00DD45E0">
        <w:rPr>
          <w:rFonts w:ascii="Calibri" w:hAnsi="Calibri" w:cs="Calibri"/>
          <w:szCs w:val="24"/>
        </w:rPr>
        <w:t>, 2020.</w:t>
      </w:r>
    </w:p>
    <w:p w14:paraId="6BEC1616"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7]</w:t>
      </w:r>
      <w:r w:rsidRPr="00DD45E0">
        <w:rPr>
          <w:rFonts w:ascii="Calibri" w:hAnsi="Calibri" w:cs="Calibri"/>
          <w:szCs w:val="24"/>
        </w:rPr>
        <w:tab/>
        <w:t xml:space="preserve">Misol Electronics, “Professional Weather Station (Wind and Air Pressure) - Operational </w:t>
      </w:r>
      <w:r w:rsidRPr="00DD45E0">
        <w:rPr>
          <w:rFonts w:ascii="Calibri" w:hAnsi="Calibri" w:cs="Calibri"/>
          <w:szCs w:val="24"/>
        </w:rPr>
        <w:lastRenderedPageBreak/>
        <w:t>Manual.” pp. 1–24.</w:t>
      </w:r>
    </w:p>
    <w:p w14:paraId="5B18446A"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8]</w:t>
      </w:r>
      <w:r w:rsidRPr="00DD45E0">
        <w:rPr>
          <w:rFonts w:ascii="Calibri" w:hAnsi="Calibri" w:cs="Calibri"/>
          <w:szCs w:val="24"/>
        </w:rPr>
        <w:tab/>
        <w:t xml:space="preserve">Bosch Sensortec GmbH, “Humidity sensor BME280,” </w:t>
      </w:r>
      <w:r w:rsidRPr="00DD45E0">
        <w:rPr>
          <w:rFonts w:ascii="Calibri" w:hAnsi="Calibri" w:cs="Calibri"/>
          <w:i/>
          <w:iCs/>
          <w:szCs w:val="24"/>
        </w:rPr>
        <w:t>Bosch Sensortec GmbH</w:t>
      </w:r>
      <w:r w:rsidRPr="00DD45E0">
        <w:rPr>
          <w:rFonts w:ascii="Calibri" w:hAnsi="Calibri" w:cs="Calibri"/>
          <w:szCs w:val="24"/>
        </w:rPr>
        <w:t>. https://www.bosch-sensortec.com/products/environmental-sensors/humidity-sensors-bme280/#description.</w:t>
      </w:r>
    </w:p>
    <w:p w14:paraId="4D057FEE"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19]</w:t>
      </w:r>
      <w:r w:rsidRPr="00DD45E0">
        <w:rPr>
          <w:rFonts w:ascii="Calibri" w:hAnsi="Calibri" w:cs="Calibri"/>
          <w:szCs w:val="24"/>
        </w:rPr>
        <w:tab/>
        <w:t xml:space="preserve">Bosch Sensortec GmbH, “BME280 Environmental Sensor,” </w:t>
      </w:r>
      <w:r w:rsidRPr="00DD45E0">
        <w:rPr>
          <w:rFonts w:ascii="Calibri" w:hAnsi="Calibri" w:cs="Calibri"/>
          <w:i/>
          <w:iCs/>
          <w:szCs w:val="24"/>
        </w:rPr>
        <w:t>Bosch Sensortec GmbH</w:t>
      </w:r>
      <w:r w:rsidRPr="00DD45E0">
        <w:rPr>
          <w:rFonts w:ascii="Calibri" w:hAnsi="Calibri" w:cs="Calibri"/>
          <w:szCs w:val="24"/>
        </w:rPr>
        <w:t>. Jan. 2022.</w:t>
      </w:r>
    </w:p>
    <w:p w14:paraId="6709BD1A"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0]</w:t>
      </w:r>
      <w:r w:rsidRPr="00DD45E0">
        <w:rPr>
          <w:rFonts w:ascii="Calibri" w:hAnsi="Calibri" w:cs="Calibri"/>
          <w:szCs w:val="24"/>
        </w:rPr>
        <w:tab/>
        <w:t>Linh Kiện 888, “Cảm Biến Áp Suất BME280 3.3V.” https://linhkien888.vn/cam-bien-ap-suat-bme280-3-3v.</w:t>
      </w:r>
    </w:p>
    <w:p w14:paraId="7BA88102"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1]</w:t>
      </w:r>
      <w:r w:rsidRPr="00DD45E0">
        <w:rPr>
          <w:rFonts w:ascii="Calibri" w:hAnsi="Calibri" w:cs="Calibri"/>
          <w:szCs w:val="24"/>
        </w:rPr>
        <w:tab/>
        <w:t>C. Petrich, N. P. Dang, I. Sæther, Ø. Kleven, and M. O’Sadnick, “A Note on Remote Temperature Measurements with DS18B20 Digital,” 2020, [Online]. Available: https://hdl.handle.net/11250/2716073.</w:t>
      </w:r>
    </w:p>
    <w:p w14:paraId="0A6A1F84"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2]</w:t>
      </w:r>
      <w:r w:rsidRPr="00DD45E0">
        <w:rPr>
          <w:rFonts w:ascii="Calibri" w:hAnsi="Calibri" w:cs="Calibri"/>
          <w:szCs w:val="24"/>
        </w:rPr>
        <w:tab/>
        <w:t>Maxim Integrated, “DS18B20.” 2019, [Online]. Available: https://datasheets.maximintegrated.com/en/ds/DS18B20.pdf.</w:t>
      </w:r>
    </w:p>
    <w:p w14:paraId="2447D31C"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3]</w:t>
      </w:r>
      <w:r w:rsidRPr="00DD45E0">
        <w:rPr>
          <w:rFonts w:ascii="Calibri" w:hAnsi="Calibri" w:cs="Calibri"/>
          <w:szCs w:val="24"/>
        </w:rPr>
        <w:tab/>
        <w:t xml:space="preserve">M. Fezari and A. Al Dahoud, </w:t>
      </w:r>
      <w:r w:rsidRPr="00DD45E0">
        <w:rPr>
          <w:rFonts w:ascii="Calibri" w:hAnsi="Calibri" w:cs="Calibri"/>
          <w:i/>
          <w:iCs/>
          <w:szCs w:val="24"/>
        </w:rPr>
        <w:t>Exploring One-wire Temperature sensor “DS18B20” with Microcontrollers</w:t>
      </w:r>
      <w:r w:rsidRPr="00DD45E0">
        <w:rPr>
          <w:rFonts w:ascii="Calibri" w:hAnsi="Calibri" w:cs="Calibri"/>
          <w:szCs w:val="24"/>
        </w:rPr>
        <w:t>. 2019.</w:t>
      </w:r>
    </w:p>
    <w:p w14:paraId="727AAFF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4]</w:t>
      </w:r>
      <w:r w:rsidRPr="00DD45E0">
        <w:rPr>
          <w:rFonts w:ascii="Calibri" w:hAnsi="Calibri" w:cs="Calibri"/>
          <w:szCs w:val="24"/>
        </w:rPr>
        <w:tab/>
        <w:t xml:space="preserve">S. Budijono and Felita, “Smart Temperature Monitoring System Using ESP32 and DS18B20,” </w:t>
      </w:r>
      <w:r w:rsidRPr="00DD45E0">
        <w:rPr>
          <w:rFonts w:ascii="Calibri" w:hAnsi="Calibri" w:cs="Calibri"/>
          <w:i/>
          <w:iCs/>
          <w:szCs w:val="24"/>
        </w:rPr>
        <w:t>IOP Conf. Ser. Earth Environ. Sci.</w:t>
      </w:r>
      <w:r w:rsidRPr="00DD45E0">
        <w:rPr>
          <w:rFonts w:ascii="Calibri" w:hAnsi="Calibri" w:cs="Calibri"/>
          <w:szCs w:val="24"/>
        </w:rPr>
        <w:t>, vol. 794, no. 1, p. 012125, Jul. 2021, doi: 10.1088/1755-1315/794/1/012125.</w:t>
      </w:r>
    </w:p>
    <w:p w14:paraId="67BC711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5]</w:t>
      </w:r>
      <w:r w:rsidRPr="00DD45E0">
        <w:rPr>
          <w:rFonts w:ascii="Calibri" w:hAnsi="Calibri" w:cs="Calibri"/>
          <w:szCs w:val="24"/>
        </w:rPr>
        <w:tab/>
        <w:t xml:space="preserve">Widodo and E. A. Stiyawan, “Design of Total Dissolve Solid (Tds) Measuring Using Conductivity Sensor and Temperature Sensor Ds18B20,” </w:t>
      </w:r>
      <w:r w:rsidRPr="00DD45E0">
        <w:rPr>
          <w:rFonts w:ascii="Calibri" w:hAnsi="Calibri" w:cs="Calibri"/>
          <w:i/>
          <w:iCs/>
          <w:szCs w:val="24"/>
        </w:rPr>
        <w:t>BEST  J. Appl. Electr. Sci. Technol.</w:t>
      </w:r>
      <w:r w:rsidRPr="00DD45E0">
        <w:rPr>
          <w:rFonts w:ascii="Calibri" w:hAnsi="Calibri" w:cs="Calibri"/>
          <w:szCs w:val="24"/>
        </w:rPr>
        <w:t>, vol. 2, no. 1, pp. 25–29, 2020, doi: 10.36456/best.vol2.no1.2583.</w:t>
      </w:r>
    </w:p>
    <w:p w14:paraId="434A5BCA"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6]</w:t>
      </w:r>
      <w:r w:rsidRPr="00DD45E0">
        <w:rPr>
          <w:rFonts w:ascii="Calibri" w:hAnsi="Calibri" w:cs="Calibri"/>
          <w:szCs w:val="24"/>
        </w:rPr>
        <w:tab/>
        <w:t xml:space="preserve">Process Parameters Ltd, “HOW TO CALIBRATE PT100 TEMPERATURE SENSOR,” </w:t>
      </w:r>
      <w:r w:rsidRPr="00DD45E0">
        <w:rPr>
          <w:rFonts w:ascii="Calibri" w:hAnsi="Calibri" w:cs="Calibri"/>
          <w:i/>
          <w:iCs/>
          <w:szCs w:val="24"/>
        </w:rPr>
        <w:t>Process Parameters Ltd</w:t>
      </w:r>
      <w:r w:rsidRPr="00DD45E0">
        <w:rPr>
          <w:rFonts w:ascii="Calibri" w:hAnsi="Calibri" w:cs="Calibri"/>
          <w:szCs w:val="24"/>
        </w:rPr>
        <w:t>. https://www.processparameters.co.uk/how-to-calibrate-pt100/.</w:t>
      </w:r>
    </w:p>
    <w:p w14:paraId="16B01A38"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7]</w:t>
      </w:r>
      <w:r w:rsidRPr="00DD45E0">
        <w:rPr>
          <w:rFonts w:ascii="Calibri" w:hAnsi="Calibri" w:cs="Calibri"/>
          <w:szCs w:val="24"/>
        </w:rPr>
        <w:tab/>
        <w:t>Thegioiic, “DS18B20-1M Digital Temperature Sensor.” https://www.thegioiic.com/ds18b20-day-cam-bien-nhiet-do-1m.</w:t>
      </w:r>
    </w:p>
    <w:p w14:paraId="7CEA94E8"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8]</w:t>
      </w:r>
      <w:r w:rsidRPr="00DD45E0">
        <w:rPr>
          <w:rFonts w:ascii="Calibri" w:hAnsi="Calibri" w:cs="Calibri"/>
          <w:szCs w:val="24"/>
        </w:rPr>
        <w:tab/>
        <w:t>Thegioiic, “AM2315 Temperature And Humidity Module.” https://www.thegioiic.com/am2315-cam-bien-nhiet-do-do-am.</w:t>
      </w:r>
    </w:p>
    <w:p w14:paraId="4E5F7BD2"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29]</w:t>
      </w:r>
      <w:r w:rsidRPr="00DD45E0">
        <w:rPr>
          <w:rFonts w:ascii="Calibri" w:hAnsi="Calibri" w:cs="Calibri"/>
          <w:szCs w:val="24"/>
        </w:rPr>
        <w:tab/>
        <w:t>B. Linke, “Reading and Writing 1-Wire® Devices Through Serial Interfaces,” 2009.</w:t>
      </w:r>
    </w:p>
    <w:p w14:paraId="401E04BA"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0]</w:t>
      </w:r>
      <w:r w:rsidRPr="00DD45E0">
        <w:rPr>
          <w:rFonts w:ascii="Calibri" w:hAnsi="Calibri" w:cs="Calibri"/>
          <w:szCs w:val="24"/>
        </w:rPr>
        <w:tab/>
        <w:t>Texas Instruments, “Implementing 1-Wire Enumeration for TMP1826 With TM4C129x Microcontrollers.” 2018, [Online]. Available: https://www.ti.com/lit/an/spma057d/spma057d.pdf.</w:t>
      </w:r>
    </w:p>
    <w:p w14:paraId="5AA81A74"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1]</w:t>
      </w:r>
      <w:r w:rsidRPr="00DD45E0">
        <w:rPr>
          <w:rFonts w:ascii="Calibri" w:hAnsi="Calibri" w:cs="Calibri"/>
          <w:szCs w:val="24"/>
        </w:rPr>
        <w:tab/>
        <w:t xml:space="preserve">Speedtest® by Ookla®, “Speedtest Global Index,” </w:t>
      </w:r>
      <w:r w:rsidRPr="00DD45E0">
        <w:rPr>
          <w:rFonts w:ascii="Calibri" w:hAnsi="Calibri" w:cs="Calibri"/>
          <w:i/>
          <w:iCs/>
          <w:szCs w:val="24"/>
        </w:rPr>
        <w:t>Speedtest® by Ookla®</w:t>
      </w:r>
      <w:r w:rsidRPr="00DD45E0">
        <w:rPr>
          <w:rFonts w:ascii="Calibri" w:hAnsi="Calibri" w:cs="Calibri"/>
          <w:szCs w:val="24"/>
        </w:rPr>
        <w:t>. https://www.speedtest.net/global-index/vietnam.</w:t>
      </w:r>
    </w:p>
    <w:p w14:paraId="7E0BA788"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2]</w:t>
      </w:r>
      <w:r w:rsidRPr="00DD45E0">
        <w:rPr>
          <w:rFonts w:ascii="Calibri" w:hAnsi="Calibri" w:cs="Calibri"/>
          <w:szCs w:val="24"/>
        </w:rPr>
        <w:tab/>
        <w:t xml:space="preserve">B. Mitchell, “What is the Range of a Typical Wi-Fi Network?,” </w:t>
      </w:r>
      <w:r w:rsidRPr="00DD45E0">
        <w:rPr>
          <w:rFonts w:ascii="Calibri" w:hAnsi="Calibri" w:cs="Calibri"/>
          <w:i/>
          <w:iCs/>
          <w:szCs w:val="24"/>
        </w:rPr>
        <w:t>Lifewire</w:t>
      </w:r>
      <w:r w:rsidRPr="00DD45E0">
        <w:rPr>
          <w:rFonts w:ascii="Calibri" w:hAnsi="Calibri" w:cs="Calibri"/>
          <w:szCs w:val="24"/>
        </w:rPr>
        <w:t>. 2020, [Online]. Available: https://www.lifewire.com/range-of-typical-wifi-network-816564%0Ahttp://compnetworking.about.com/cs/wirelessproducts/f/wifirange.htm.</w:t>
      </w:r>
    </w:p>
    <w:p w14:paraId="202712FB"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3]</w:t>
      </w:r>
      <w:r w:rsidRPr="00DD45E0">
        <w:rPr>
          <w:rFonts w:ascii="Calibri" w:hAnsi="Calibri" w:cs="Calibri"/>
          <w:szCs w:val="24"/>
        </w:rPr>
        <w:tab/>
        <w:t xml:space="preserve">J. G. Sponås, “Things You Should Know About Bluetooth Range,” </w:t>
      </w:r>
      <w:r w:rsidRPr="00DD45E0">
        <w:rPr>
          <w:rFonts w:ascii="Calibri" w:hAnsi="Calibri" w:cs="Calibri"/>
          <w:i/>
          <w:iCs/>
          <w:szCs w:val="24"/>
        </w:rPr>
        <w:t>Get Connected Blog</w:t>
      </w:r>
      <w:r w:rsidRPr="00DD45E0">
        <w:rPr>
          <w:rFonts w:ascii="Calibri" w:hAnsi="Calibri" w:cs="Calibri"/>
          <w:szCs w:val="24"/>
        </w:rPr>
        <w:t>, 2023. https://blog.nordicsemi.com/getconnected/things-you-should-know-about-bluetooth-range.</w:t>
      </w:r>
    </w:p>
    <w:p w14:paraId="160FE35B"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4]</w:t>
      </w:r>
      <w:r w:rsidRPr="00DD45E0">
        <w:rPr>
          <w:rFonts w:ascii="Calibri" w:hAnsi="Calibri" w:cs="Calibri"/>
          <w:szCs w:val="24"/>
        </w:rPr>
        <w:tab/>
        <w:t xml:space="preserve">A. Lavric and V. Popa, “Performance Evaluation of LoRaWAN Communication Scalability in </w:t>
      </w:r>
      <w:r w:rsidRPr="00DD45E0">
        <w:rPr>
          <w:rFonts w:ascii="Calibri" w:hAnsi="Calibri" w:cs="Calibri"/>
          <w:szCs w:val="24"/>
        </w:rPr>
        <w:lastRenderedPageBreak/>
        <w:t xml:space="preserve">Large-Scale Wireless Sensor Networks,” </w:t>
      </w:r>
      <w:r w:rsidRPr="00DD45E0">
        <w:rPr>
          <w:rFonts w:ascii="Calibri" w:hAnsi="Calibri" w:cs="Calibri"/>
          <w:i/>
          <w:iCs/>
          <w:szCs w:val="24"/>
        </w:rPr>
        <w:t>Wirel. Commun. Mob. Comput.</w:t>
      </w:r>
      <w:r w:rsidRPr="00DD45E0">
        <w:rPr>
          <w:rFonts w:ascii="Calibri" w:hAnsi="Calibri" w:cs="Calibri"/>
          <w:szCs w:val="24"/>
        </w:rPr>
        <w:t>, vol. 2018, pp. 1–9, Jun. 2018, doi: 10.1155/2018/6730719.</w:t>
      </w:r>
    </w:p>
    <w:p w14:paraId="7A91C81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5]</w:t>
      </w:r>
      <w:r w:rsidRPr="00DD45E0">
        <w:rPr>
          <w:rFonts w:ascii="Calibri" w:hAnsi="Calibri" w:cs="Calibri"/>
          <w:szCs w:val="24"/>
        </w:rPr>
        <w:tab/>
        <w:t xml:space="preserve">A. Ambanloc, “What Communication Protocol to Use and When,” </w:t>
      </w:r>
      <w:r w:rsidRPr="00DD45E0">
        <w:rPr>
          <w:rFonts w:ascii="Calibri" w:hAnsi="Calibri" w:cs="Calibri"/>
          <w:i/>
          <w:iCs/>
          <w:szCs w:val="24"/>
        </w:rPr>
        <w:t>NeuronicWorks</w:t>
      </w:r>
      <w:r w:rsidRPr="00DD45E0">
        <w:rPr>
          <w:rFonts w:ascii="Calibri" w:hAnsi="Calibri" w:cs="Calibri"/>
          <w:szCs w:val="24"/>
        </w:rPr>
        <w:t>. https://neuronicworks.com/blog/wireless-communication-protocols/.</w:t>
      </w:r>
    </w:p>
    <w:p w14:paraId="45B4FBE2"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6]</w:t>
      </w:r>
      <w:r w:rsidRPr="00DD45E0">
        <w:rPr>
          <w:rFonts w:ascii="Calibri" w:hAnsi="Calibri" w:cs="Calibri"/>
          <w:szCs w:val="24"/>
        </w:rPr>
        <w:tab/>
        <w:t xml:space="preserve">Voler Systems, “Wireless Communication Choices for IoT Designs,” </w:t>
      </w:r>
      <w:r w:rsidRPr="00DD45E0">
        <w:rPr>
          <w:rFonts w:ascii="Calibri" w:hAnsi="Calibri" w:cs="Calibri"/>
          <w:i/>
          <w:iCs/>
          <w:szCs w:val="24"/>
        </w:rPr>
        <w:t>Voler Systems</w:t>
      </w:r>
      <w:r w:rsidRPr="00DD45E0">
        <w:rPr>
          <w:rFonts w:ascii="Calibri" w:hAnsi="Calibri" w:cs="Calibri"/>
          <w:szCs w:val="24"/>
        </w:rPr>
        <w:t>. https://www.volersystems.com/blog/wireless-communication-choices-for-iot-designs.</w:t>
      </w:r>
    </w:p>
    <w:p w14:paraId="4B2FE07F"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7]</w:t>
      </w:r>
      <w:r w:rsidRPr="00DD45E0">
        <w:rPr>
          <w:rFonts w:ascii="Calibri" w:hAnsi="Calibri" w:cs="Calibri"/>
          <w:szCs w:val="24"/>
        </w:rPr>
        <w:tab/>
        <w:t xml:space="preserve">EPB, “How Far Will Your Wi-Fi Signal Reach?,” </w:t>
      </w:r>
      <w:r w:rsidRPr="00DD45E0">
        <w:rPr>
          <w:rFonts w:ascii="Calibri" w:hAnsi="Calibri" w:cs="Calibri"/>
          <w:i/>
          <w:iCs/>
          <w:szCs w:val="24"/>
        </w:rPr>
        <w:t>EPB.com</w:t>
      </w:r>
      <w:r w:rsidRPr="00DD45E0">
        <w:rPr>
          <w:rFonts w:ascii="Calibri" w:hAnsi="Calibri" w:cs="Calibri"/>
          <w:szCs w:val="24"/>
        </w:rPr>
        <w:t>. https://epb.com/get-connected/gig-internet/how-far-will-your-wi-fi-signal-reach/.</w:t>
      </w:r>
    </w:p>
    <w:p w14:paraId="06C44859"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8]</w:t>
      </w:r>
      <w:r w:rsidRPr="00DD45E0">
        <w:rPr>
          <w:rFonts w:ascii="Calibri" w:hAnsi="Calibri" w:cs="Calibri"/>
          <w:szCs w:val="24"/>
        </w:rPr>
        <w:tab/>
        <w:t xml:space="preserve">Tessie, “HC-06 vs. HC-05 Bluetooth Module: What is the difference between HC-06 and HC-05?,” </w:t>
      </w:r>
      <w:r w:rsidRPr="00DD45E0">
        <w:rPr>
          <w:rFonts w:ascii="Calibri" w:hAnsi="Calibri" w:cs="Calibri"/>
          <w:i/>
          <w:iCs/>
          <w:szCs w:val="24"/>
        </w:rPr>
        <w:t>Utmel Electronics</w:t>
      </w:r>
      <w:r w:rsidRPr="00DD45E0">
        <w:rPr>
          <w:rFonts w:ascii="Calibri" w:hAnsi="Calibri" w:cs="Calibri"/>
          <w:szCs w:val="24"/>
        </w:rPr>
        <w:t>, 2021. https://www.utmel.com/components/hc-06-vs-hc-05-bluetooth-module-what-is-the-difference-between-hc-06-and-hc-05?id=889.</w:t>
      </w:r>
    </w:p>
    <w:p w14:paraId="33183A8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39]</w:t>
      </w:r>
      <w:r w:rsidRPr="00DD45E0">
        <w:rPr>
          <w:rFonts w:ascii="Calibri" w:hAnsi="Calibri" w:cs="Calibri"/>
          <w:szCs w:val="24"/>
        </w:rPr>
        <w:tab/>
        <w:t xml:space="preserve">A. Wang, “Comparison between LoRa and other wireless technologies,” </w:t>
      </w:r>
      <w:r w:rsidRPr="00DD45E0">
        <w:rPr>
          <w:rFonts w:ascii="Calibri" w:hAnsi="Calibri" w:cs="Calibri"/>
          <w:i/>
          <w:iCs/>
          <w:szCs w:val="24"/>
        </w:rPr>
        <w:t>MOKOLoRa</w:t>
      </w:r>
      <w:r w:rsidRPr="00DD45E0">
        <w:rPr>
          <w:rFonts w:ascii="Calibri" w:hAnsi="Calibri" w:cs="Calibri"/>
          <w:szCs w:val="24"/>
        </w:rPr>
        <w:t>, 2021. https://www.mokolora.com/lora-and-wireless-technologies/.</w:t>
      </w:r>
    </w:p>
    <w:p w14:paraId="438914DF"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0]</w:t>
      </w:r>
      <w:r w:rsidRPr="00DD45E0">
        <w:rPr>
          <w:rFonts w:ascii="Calibri" w:hAnsi="Calibri" w:cs="Calibri"/>
          <w:szCs w:val="24"/>
        </w:rPr>
        <w:tab/>
        <w:t>Thegioiic, “Zigbee Modules.” https://www.thegioiic.com/product/mach-zigbee.</w:t>
      </w:r>
    </w:p>
    <w:p w14:paraId="7CF276B7"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1]</w:t>
      </w:r>
      <w:r w:rsidRPr="00DD45E0">
        <w:rPr>
          <w:rFonts w:ascii="Calibri" w:hAnsi="Calibri" w:cs="Calibri"/>
          <w:szCs w:val="24"/>
        </w:rPr>
        <w:tab/>
        <w:t>Thegioiic, “RF Transceivers.” https://www.thegioiic.com/product/mach-thu-phat-rf.</w:t>
      </w:r>
    </w:p>
    <w:p w14:paraId="7CC14429"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2]</w:t>
      </w:r>
      <w:r w:rsidRPr="00DD45E0">
        <w:rPr>
          <w:rFonts w:ascii="Calibri" w:hAnsi="Calibri" w:cs="Calibri"/>
          <w:szCs w:val="24"/>
        </w:rPr>
        <w:tab/>
        <w:t xml:space="preserve">Semtech, “Semtech SX1276,” </w:t>
      </w:r>
      <w:r w:rsidRPr="00DD45E0">
        <w:rPr>
          <w:rFonts w:ascii="Calibri" w:hAnsi="Calibri" w:cs="Calibri"/>
          <w:i/>
          <w:iCs/>
          <w:szCs w:val="24"/>
        </w:rPr>
        <w:t>Wirel. Sens. Prod.</w:t>
      </w:r>
      <w:r w:rsidRPr="00DD45E0">
        <w:rPr>
          <w:rFonts w:ascii="Calibri" w:hAnsi="Calibri" w:cs="Calibri"/>
          <w:szCs w:val="24"/>
        </w:rPr>
        <w:t>, no. May, 2020, [Online]. Available: https://www.semtech.com/products/wireless-rf/lora-core/sx1276.</w:t>
      </w:r>
    </w:p>
    <w:p w14:paraId="1D60D88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3]</w:t>
      </w:r>
      <w:r w:rsidRPr="00DD45E0">
        <w:rPr>
          <w:rFonts w:ascii="Calibri" w:hAnsi="Calibri" w:cs="Calibri"/>
          <w:szCs w:val="24"/>
        </w:rPr>
        <w:tab/>
        <w:t>HeyPete, “Major differences between the DS3231 and DS3231M RTC chips.” 2017, [Online]. Available: https://blog.heypete.com/2017/09/05/major-differences-between-the-ds3231-and-ds3231m-rtc-chips/.</w:t>
      </w:r>
    </w:p>
    <w:p w14:paraId="275E66DE"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4]</w:t>
      </w:r>
      <w:r w:rsidRPr="00DD45E0">
        <w:rPr>
          <w:rFonts w:ascii="Calibri" w:hAnsi="Calibri" w:cs="Calibri"/>
          <w:szCs w:val="24"/>
        </w:rPr>
        <w:tab/>
        <w:t>HeyPete, “DS3231 Drift Results (5 months).” 2018, [Online]. Available: https://blog.heypete.com/2018/02/04/ds3231-drift-results-5-months/.</w:t>
      </w:r>
    </w:p>
    <w:p w14:paraId="6B9D073F"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5]</w:t>
      </w:r>
      <w:r w:rsidRPr="00DD45E0">
        <w:rPr>
          <w:rFonts w:ascii="Calibri" w:hAnsi="Calibri" w:cs="Calibri"/>
          <w:szCs w:val="24"/>
        </w:rPr>
        <w:tab/>
        <w:t>Maxim Integrated, “DS3231.” 2015.</w:t>
      </w:r>
    </w:p>
    <w:p w14:paraId="022BE95C"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6]</w:t>
      </w:r>
      <w:r w:rsidRPr="00DD45E0">
        <w:rPr>
          <w:rFonts w:ascii="Calibri" w:hAnsi="Calibri" w:cs="Calibri"/>
          <w:szCs w:val="24"/>
        </w:rPr>
        <w:tab/>
        <w:t xml:space="preserve">Omega Engineering, “Sources of Noise and Some Typical Solutions,” </w:t>
      </w:r>
      <w:r w:rsidRPr="00DD45E0">
        <w:rPr>
          <w:rFonts w:ascii="Calibri" w:hAnsi="Calibri" w:cs="Calibri"/>
          <w:i/>
          <w:iCs/>
          <w:szCs w:val="24"/>
        </w:rPr>
        <w:t>Omega Engineering</w:t>
      </w:r>
      <w:r w:rsidRPr="00DD45E0">
        <w:rPr>
          <w:rFonts w:ascii="Calibri" w:hAnsi="Calibri" w:cs="Calibri"/>
          <w:szCs w:val="24"/>
        </w:rPr>
        <w:t>. https://www.omega.co.uk/techref/das/noise.html.</w:t>
      </w:r>
    </w:p>
    <w:p w14:paraId="69A4306E"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7]</w:t>
      </w:r>
      <w:r w:rsidRPr="00DD45E0">
        <w:rPr>
          <w:rFonts w:ascii="Calibri" w:hAnsi="Calibri" w:cs="Calibri"/>
          <w:szCs w:val="24"/>
        </w:rPr>
        <w:tab/>
        <w:t xml:space="preserve">J. Heath, “Electrical noise can come from anywhere,” </w:t>
      </w:r>
      <w:r w:rsidRPr="00DD45E0">
        <w:rPr>
          <w:rFonts w:ascii="Calibri" w:hAnsi="Calibri" w:cs="Calibri"/>
          <w:i/>
          <w:iCs/>
          <w:szCs w:val="24"/>
        </w:rPr>
        <w:t>Analog IC Tips</w:t>
      </w:r>
      <w:r w:rsidRPr="00DD45E0">
        <w:rPr>
          <w:rFonts w:ascii="Calibri" w:hAnsi="Calibri" w:cs="Calibri"/>
          <w:szCs w:val="24"/>
        </w:rPr>
        <w:t>, 2021. https://www.analogictips.com/electrical-noise-can-come-from-anywhere/.</w:t>
      </w:r>
    </w:p>
    <w:p w14:paraId="5AE2ED23"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8]</w:t>
      </w:r>
      <w:r w:rsidRPr="00DD45E0">
        <w:rPr>
          <w:rFonts w:ascii="Calibri" w:hAnsi="Calibri" w:cs="Calibri"/>
          <w:szCs w:val="24"/>
        </w:rPr>
        <w:tab/>
        <w:t xml:space="preserve">V. Muthukrishnan, “Cutoff Frequency: What is it? Formula And How To Find it,” </w:t>
      </w:r>
      <w:r w:rsidRPr="00DD45E0">
        <w:rPr>
          <w:rFonts w:ascii="Calibri" w:hAnsi="Calibri" w:cs="Calibri"/>
          <w:i/>
          <w:iCs/>
          <w:szCs w:val="24"/>
        </w:rPr>
        <w:t>Electrical4U</w:t>
      </w:r>
      <w:r w:rsidRPr="00DD45E0">
        <w:rPr>
          <w:rFonts w:ascii="Calibri" w:hAnsi="Calibri" w:cs="Calibri"/>
          <w:szCs w:val="24"/>
        </w:rPr>
        <w:t>, 2022. https://www.electrical4u.com/cutoff-frequency/.</w:t>
      </w:r>
    </w:p>
    <w:p w14:paraId="4EB04E4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49]</w:t>
      </w:r>
      <w:r w:rsidRPr="00DD45E0">
        <w:rPr>
          <w:rFonts w:ascii="Calibri" w:hAnsi="Calibri" w:cs="Calibri"/>
          <w:szCs w:val="24"/>
        </w:rPr>
        <w:tab/>
        <w:t xml:space="preserve">SparkFun, “Pull-up Resistors,” </w:t>
      </w:r>
      <w:r w:rsidRPr="00DD45E0">
        <w:rPr>
          <w:rFonts w:ascii="Calibri" w:hAnsi="Calibri" w:cs="Calibri"/>
          <w:i/>
          <w:iCs/>
          <w:szCs w:val="24"/>
        </w:rPr>
        <w:t>SparkFun</w:t>
      </w:r>
      <w:r w:rsidRPr="00DD45E0">
        <w:rPr>
          <w:rFonts w:ascii="Calibri" w:hAnsi="Calibri" w:cs="Calibri"/>
          <w:szCs w:val="24"/>
        </w:rPr>
        <w:t>. https://learn.sparkfun.com/tutorials/pull-up-resistors/all (accessed Jul. 26, 2023).</w:t>
      </w:r>
    </w:p>
    <w:p w14:paraId="5CB6D4B9"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0]</w:t>
      </w:r>
      <w:r w:rsidRPr="00DD45E0">
        <w:rPr>
          <w:rFonts w:ascii="Calibri" w:hAnsi="Calibri" w:cs="Calibri"/>
          <w:szCs w:val="24"/>
        </w:rPr>
        <w:tab/>
        <w:t xml:space="preserve">J. Christoffersen, “Switch Bounce and How to Deal with It,” </w:t>
      </w:r>
      <w:r w:rsidRPr="00DD45E0">
        <w:rPr>
          <w:rFonts w:ascii="Calibri" w:hAnsi="Calibri" w:cs="Calibri"/>
          <w:i/>
          <w:iCs/>
          <w:szCs w:val="24"/>
        </w:rPr>
        <w:t>All About Circuits</w:t>
      </w:r>
      <w:r w:rsidRPr="00DD45E0">
        <w:rPr>
          <w:rFonts w:ascii="Calibri" w:hAnsi="Calibri" w:cs="Calibri"/>
          <w:szCs w:val="24"/>
        </w:rPr>
        <w:t>, 2015. https://www.allaboutcircuits.com/technical-articles/switch-bounce-how-to-deal-with-it/.</w:t>
      </w:r>
    </w:p>
    <w:p w14:paraId="6D0BB77D"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1]</w:t>
      </w:r>
      <w:r w:rsidRPr="00DD45E0">
        <w:rPr>
          <w:rFonts w:ascii="Calibri" w:hAnsi="Calibri" w:cs="Calibri"/>
          <w:szCs w:val="24"/>
        </w:rPr>
        <w:tab/>
        <w:t>Texas Instruments, “Debounce a Switch.” 2020.</w:t>
      </w:r>
    </w:p>
    <w:p w14:paraId="758B2108"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2]</w:t>
      </w:r>
      <w:r w:rsidRPr="00DD45E0">
        <w:rPr>
          <w:rFonts w:ascii="Calibri" w:hAnsi="Calibri" w:cs="Calibri"/>
          <w:szCs w:val="24"/>
        </w:rPr>
        <w:tab/>
        <w:t>Raspberry Pi Foundation, “Build your own weather station.” https://projects.raspberrypi.org/en/projects/build-your-own-weather-station/0.</w:t>
      </w:r>
    </w:p>
    <w:p w14:paraId="757F1C06"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3]</w:t>
      </w:r>
      <w:r w:rsidRPr="00DD45E0">
        <w:rPr>
          <w:rFonts w:ascii="Calibri" w:hAnsi="Calibri" w:cs="Calibri"/>
          <w:szCs w:val="24"/>
        </w:rPr>
        <w:tab/>
        <w:t xml:space="preserve">Windy.app, “Where wind gusts come from,” </w:t>
      </w:r>
      <w:r w:rsidRPr="00DD45E0">
        <w:rPr>
          <w:rFonts w:ascii="Calibri" w:hAnsi="Calibri" w:cs="Calibri"/>
          <w:i/>
          <w:iCs/>
          <w:szCs w:val="24"/>
        </w:rPr>
        <w:t>Windy.app Meteorological Textbook</w:t>
      </w:r>
      <w:r w:rsidRPr="00DD45E0">
        <w:rPr>
          <w:rFonts w:ascii="Calibri" w:hAnsi="Calibri" w:cs="Calibri"/>
          <w:szCs w:val="24"/>
        </w:rPr>
        <w:t>. https://windy.app/textbook/where-wind-gusts-come-from.html.</w:t>
      </w:r>
    </w:p>
    <w:p w14:paraId="28631694"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lastRenderedPageBreak/>
        <w:t>[54]</w:t>
      </w:r>
      <w:r w:rsidRPr="00DD45E0">
        <w:rPr>
          <w:rFonts w:ascii="Calibri" w:hAnsi="Calibri" w:cs="Calibri"/>
          <w:szCs w:val="24"/>
        </w:rPr>
        <w:tab/>
        <w:t xml:space="preserve">J. W. Nilsson and S. A. Riedel, “The Step Response of RL and RC Circuits,” in </w:t>
      </w:r>
      <w:r w:rsidRPr="00DD45E0">
        <w:rPr>
          <w:rFonts w:ascii="Calibri" w:hAnsi="Calibri" w:cs="Calibri"/>
          <w:i/>
          <w:iCs/>
          <w:szCs w:val="24"/>
        </w:rPr>
        <w:t>Electric Circuits</w:t>
      </w:r>
      <w:r w:rsidRPr="00DD45E0">
        <w:rPr>
          <w:rFonts w:ascii="Calibri" w:hAnsi="Calibri" w:cs="Calibri"/>
          <w:szCs w:val="24"/>
        </w:rPr>
        <w:t>, 10th ed., Pearson Education, Inc., 2015, pp. 224–231.</w:t>
      </w:r>
    </w:p>
    <w:p w14:paraId="7C66041A"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5]</w:t>
      </w:r>
      <w:r w:rsidRPr="00DD45E0">
        <w:rPr>
          <w:rFonts w:ascii="Calibri" w:hAnsi="Calibri" w:cs="Calibri"/>
          <w:szCs w:val="24"/>
        </w:rPr>
        <w:tab/>
        <w:t>Electronics Tutorials Team, “RC Charging Circuit.” https://www.electronics-tutorials.ws/rc/rc_1.html.</w:t>
      </w:r>
    </w:p>
    <w:p w14:paraId="70B85F90"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6]</w:t>
      </w:r>
      <w:r w:rsidRPr="00DD45E0">
        <w:rPr>
          <w:rFonts w:ascii="Calibri" w:hAnsi="Calibri" w:cs="Calibri"/>
          <w:szCs w:val="24"/>
        </w:rPr>
        <w:tab/>
        <w:t>STMicroelectronics, “Arduino_Core_STM32.” [Online]. Available: https://github.com/stm32duino/Arduino_Core_STM32.</w:t>
      </w:r>
    </w:p>
    <w:p w14:paraId="6C371CE8"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7]</w:t>
      </w:r>
      <w:r w:rsidRPr="00DD45E0">
        <w:rPr>
          <w:rFonts w:ascii="Calibri" w:hAnsi="Calibri" w:cs="Calibri"/>
          <w:szCs w:val="24"/>
        </w:rPr>
        <w:tab/>
        <w:t xml:space="preserve">Z. Peterson, “ADC Sampling Rate and Layout for Mixed Signal Boards,” </w:t>
      </w:r>
      <w:r w:rsidRPr="00DD45E0">
        <w:rPr>
          <w:rFonts w:ascii="Calibri" w:hAnsi="Calibri" w:cs="Calibri"/>
          <w:i/>
          <w:iCs/>
          <w:szCs w:val="24"/>
        </w:rPr>
        <w:t>Altium Limited</w:t>
      </w:r>
      <w:r w:rsidRPr="00DD45E0">
        <w:rPr>
          <w:rFonts w:ascii="Calibri" w:hAnsi="Calibri" w:cs="Calibri"/>
          <w:szCs w:val="24"/>
        </w:rPr>
        <w:t>, 2020. https://resources.altium.com/p/adc-sampling-rate-and-layout-mixed-signal-boards.</w:t>
      </w:r>
    </w:p>
    <w:p w14:paraId="195CEB64"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8]</w:t>
      </w:r>
      <w:r w:rsidRPr="00DD45E0">
        <w:rPr>
          <w:rFonts w:ascii="Calibri" w:hAnsi="Calibri" w:cs="Calibri"/>
          <w:szCs w:val="24"/>
        </w:rPr>
        <w:tab/>
        <w:t xml:space="preserve">N. Abbas, “SPI vs I2C vs UART: In-Depth Comparison,” </w:t>
      </w:r>
      <w:r w:rsidRPr="00DD45E0">
        <w:rPr>
          <w:rFonts w:ascii="Calibri" w:hAnsi="Calibri" w:cs="Calibri"/>
          <w:i/>
          <w:iCs/>
          <w:szCs w:val="24"/>
        </w:rPr>
        <w:t>Wevolver</w:t>
      </w:r>
      <w:r w:rsidRPr="00DD45E0">
        <w:rPr>
          <w:rFonts w:ascii="Calibri" w:hAnsi="Calibri" w:cs="Calibri"/>
          <w:szCs w:val="24"/>
        </w:rPr>
        <w:t>, 2023. https://www.wevolver.com/article/spi-vs-i2c-vs-uart-in-depth-comparison.</w:t>
      </w:r>
    </w:p>
    <w:p w14:paraId="1CBF1F97"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59]</w:t>
      </w:r>
      <w:r w:rsidRPr="00DD45E0">
        <w:rPr>
          <w:rFonts w:ascii="Calibri" w:hAnsi="Calibri" w:cs="Calibri"/>
          <w:szCs w:val="24"/>
        </w:rPr>
        <w:tab/>
        <w:t>L. Fried, “Adafruit_BME280_Library.” [Online]. Available: https://github.com/adafruit/Adafruit_BME280_Library.</w:t>
      </w:r>
    </w:p>
    <w:p w14:paraId="6B2BA989"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60]</w:t>
      </w:r>
      <w:r w:rsidRPr="00DD45E0">
        <w:rPr>
          <w:rFonts w:ascii="Calibri" w:hAnsi="Calibri" w:cs="Calibri"/>
          <w:szCs w:val="24"/>
        </w:rPr>
        <w:tab/>
        <w:t xml:space="preserve">I. Analog Devices, “How to Power the Extended Features of 1-Wire® Devices,” </w:t>
      </w:r>
      <w:r w:rsidRPr="00DD45E0">
        <w:rPr>
          <w:rFonts w:ascii="Calibri" w:hAnsi="Calibri" w:cs="Calibri"/>
          <w:i/>
          <w:iCs/>
          <w:szCs w:val="24"/>
        </w:rPr>
        <w:t>Analog Devices, Inc.</w:t>
      </w:r>
      <w:r w:rsidRPr="00DD45E0">
        <w:rPr>
          <w:rFonts w:ascii="Calibri" w:hAnsi="Calibri" w:cs="Calibri"/>
          <w:szCs w:val="24"/>
        </w:rPr>
        <w:t xml:space="preserve"> https://www.analog.com/en/technical-articles/how-to-power-the-extended-features-of-1wire-devices.html.</w:t>
      </w:r>
    </w:p>
    <w:p w14:paraId="0513EA21"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61]</w:t>
      </w:r>
      <w:r w:rsidRPr="00DD45E0">
        <w:rPr>
          <w:rFonts w:ascii="Calibri" w:hAnsi="Calibri" w:cs="Calibri"/>
          <w:szCs w:val="24"/>
        </w:rPr>
        <w:tab/>
        <w:t xml:space="preserve">I. Advanced Monolithic Systems, “AMS1117 1A LDO Voltage Regulator,” </w:t>
      </w:r>
      <w:r w:rsidRPr="00DD45E0">
        <w:rPr>
          <w:rFonts w:ascii="Calibri" w:hAnsi="Calibri" w:cs="Calibri"/>
          <w:i/>
          <w:iCs/>
          <w:szCs w:val="24"/>
        </w:rPr>
        <w:t>Datasheet</w:t>
      </w:r>
      <w:r w:rsidRPr="00DD45E0">
        <w:rPr>
          <w:rFonts w:ascii="Calibri" w:hAnsi="Calibri" w:cs="Calibri"/>
          <w:szCs w:val="24"/>
        </w:rPr>
        <w:t>. 2009.</w:t>
      </w:r>
    </w:p>
    <w:p w14:paraId="6809A31E"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szCs w:val="24"/>
        </w:rPr>
      </w:pPr>
      <w:r w:rsidRPr="00DD45E0">
        <w:rPr>
          <w:rFonts w:ascii="Calibri" w:hAnsi="Calibri" w:cs="Calibri"/>
          <w:szCs w:val="24"/>
        </w:rPr>
        <w:t>[62]</w:t>
      </w:r>
      <w:r w:rsidRPr="00DD45E0">
        <w:rPr>
          <w:rFonts w:ascii="Calibri" w:hAnsi="Calibri" w:cs="Calibri"/>
          <w:szCs w:val="24"/>
        </w:rPr>
        <w:tab/>
        <w:t xml:space="preserve">AYVA Educational Solutions, “TecQuipment Axial Fan Module – MFP107,” </w:t>
      </w:r>
      <w:r w:rsidRPr="00DD45E0">
        <w:rPr>
          <w:rFonts w:ascii="Calibri" w:hAnsi="Calibri" w:cs="Calibri"/>
          <w:i/>
          <w:iCs/>
          <w:szCs w:val="24"/>
        </w:rPr>
        <w:t>AYVA Educational Solutions</w:t>
      </w:r>
      <w:r w:rsidRPr="00DD45E0">
        <w:rPr>
          <w:rFonts w:ascii="Calibri" w:hAnsi="Calibri" w:cs="Calibri"/>
          <w:szCs w:val="24"/>
        </w:rPr>
        <w:t>. https://www.tecquipment.com/axial-fan-module.</w:t>
      </w:r>
    </w:p>
    <w:p w14:paraId="54C39967" w14:textId="77777777" w:rsidR="00DD45E0" w:rsidRPr="00DD45E0" w:rsidRDefault="00DD45E0" w:rsidP="00DD45E0">
      <w:pPr>
        <w:widowControl w:val="0"/>
        <w:autoSpaceDE w:val="0"/>
        <w:autoSpaceDN w:val="0"/>
        <w:adjustRightInd w:val="0"/>
        <w:spacing w:line="240" w:lineRule="auto"/>
        <w:ind w:left="640" w:hanging="640"/>
        <w:rPr>
          <w:rFonts w:ascii="Calibri" w:hAnsi="Calibri" w:cs="Calibri"/>
        </w:rPr>
      </w:pPr>
      <w:r w:rsidRPr="00DD45E0">
        <w:rPr>
          <w:rFonts w:ascii="Calibri" w:hAnsi="Calibri" w:cs="Calibri"/>
          <w:szCs w:val="24"/>
        </w:rPr>
        <w:t>[63]</w:t>
      </w:r>
      <w:r w:rsidRPr="00DD45E0">
        <w:rPr>
          <w:rFonts w:ascii="Calibri" w:hAnsi="Calibri" w:cs="Calibri"/>
          <w:szCs w:val="24"/>
        </w:rPr>
        <w:tab/>
        <w:t xml:space="preserve">M. Zachmann, “The Best LoRa Settings for Range and Reliability,” </w:t>
      </w:r>
      <w:r w:rsidRPr="00DD45E0">
        <w:rPr>
          <w:rFonts w:ascii="Calibri" w:hAnsi="Calibri" w:cs="Calibri"/>
          <w:i/>
          <w:iCs/>
          <w:szCs w:val="24"/>
        </w:rPr>
        <w:t>Medium.com</w:t>
      </w:r>
      <w:r w:rsidRPr="00DD45E0">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ED36FB">
      <w:footerReference w:type="default" r:id="rId87"/>
      <w:type w:val="continuous"/>
      <w:pgSz w:w="11906" w:h="16838" w:code="9"/>
      <w:pgMar w:top="1134" w:right="1134" w:bottom="1134" w:left="1134" w:header="709" w:footer="709" w:gutter="0"/>
      <w:pgNumType w:fmt="lowerRoman"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8C841" w14:textId="77777777" w:rsidR="002408E3" w:rsidRPr="00806AA7" w:rsidRDefault="002408E3" w:rsidP="00EC0C13">
      <w:pPr>
        <w:spacing w:after="0" w:line="240" w:lineRule="auto"/>
      </w:pPr>
      <w:r w:rsidRPr="00806AA7">
        <w:separator/>
      </w:r>
    </w:p>
  </w:endnote>
  <w:endnote w:type="continuationSeparator" w:id="0">
    <w:p w14:paraId="76DF1E42" w14:textId="77777777" w:rsidR="002408E3" w:rsidRPr="00806AA7" w:rsidRDefault="002408E3"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9A1CF" w14:textId="77777777" w:rsidR="002408E3" w:rsidRPr="00806AA7" w:rsidRDefault="002408E3" w:rsidP="00EC0C13">
      <w:pPr>
        <w:spacing w:after="0" w:line="240" w:lineRule="auto"/>
      </w:pPr>
      <w:r w:rsidRPr="00806AA7">
        <w:separator/>
      </w:r>
    </w:p>
  </w:footnote>
  <w:footnote w:type="continuationSeparator" w:id="0">
    <w:p w14:paraId="6144AEA6" w14:textId="77777777" w:rsidR="002408E3" w:rsidRPr="00806AA7" w:rsidRDefault="002408E3"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9A043D"/>
    <w:multiLevelType w:val="multilevel"/>
    <w:tmpl w:val="BD26FD08"/>
    <w:lvl w:ilvl="0">
      <w:start w:val="1"/>
      <w:numFmt w:val="decimal"/>
      <w:pStyle w:val="Heading1"/>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6"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0"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8"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9"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19"/>
  </w:num>
  <w:num w:numId="2" w16cid:durableId="1034817190">
    <w:abstractNumId w:val="15"/>
  </w:num>
  <w:num w:numId="3" w16cid:durableId="589244248">
    <w:abstractNumId w:val="24"/>
  </w:num>
  <w:num w:numId="4" w16cid:durableId="220987807">
    <w:abstractNumId w:val="14"/>
  </w:num>
  <w:num w:numId="5" w16cid:durableId="1405451646">
    <w:abstractNumId w:val="22"/>
  </w:num>
  <w:num w:numId="6" w16cid:durableId="304092932">
    <w:abstractNumId w:val="4"/>
  </w:num>
  <w:num w:numId="7" w16cid:durableId="396513729">
    <w:abstractNumId w:val="27"/>
  </w:num>
  <w:num w:numId="8" w16cid:durableId="560483431">
    <w:abstractNumId w:val="13"/>
  </w:num>
  <w:num w:numId="9" w16cid:durableId="1564171627">
    <w:abstractNumId w:val="31"/>
  </w:num>
  <w:num w:numId="10" w16cid:durableId="1345011153">
    <w:abstractNumId w:val="23"/>
  </w:num>
  <w:num w:numId="11" w16cid:durableId="1674722768">
    <w:abstractNumId w:val="3"/>
  </w:num>
  <w:num w:numId="12" w16cid:durableId="985626290">
    <w:abstractNumId w:val="25"/>
  </w:num>
  <w:num w:numId="13" w16cid:durableId="1395277128">
    <w:abstractNumId w:val="12"/>
  </w:num>
  <w:num w:numId="14" w16cid:durableId="505360432">
    <w:abstractNumId w:val="18"/>
  </w:num>
  <w:num w:numId="15" w16cid:durableId="1548683082">
    <w:abstractNumId w:val="32"/>
  </w:num>
  <w:num w:numId="16" w16cid:durableId="2054771016">
    <w:abstractNumId w:val="1"/>
  </w:num>
  <w:num w:numId="17" w16cid:durableId="1868180376">
    <w:abstractNumId w:val="0"/>
  </w:num>
  <w:num w:numId="18" w16cid:durableId="1817793097">
    <w:abstractNumId w:val="26"/>
  </w:num>
  <w:num w:numId="19" w16cid:durableId="823157340">
    <w:abstractNumId w:val="30"/>
  </w:num>
  <w:num w:numId="20" w16cid:durableId="208149143">
    <w:abstractNumId w:val="10"/>
  </w:num>
  <w:num w:numId="21" w16cid:durableId="746221153">
    <w:abstractNumId w:val="17"/>
  </w:num>
  <w:num w:numId="22" w16cid:durableId="1102841829">
    <w:abstractNumId w:val="16"/>
  </w:num>
  <w:num w:numId="23" w16cid:durableId="1497763749">
    <w:abstractNumId w:val="6"/>
  </w:num>
  <w:num w:numId="24" w16cid:durableId="2042777593">
    <w:abstractNumId w:val="11"/>
  </w:num>
  <w:num w:numId="25" w16cid:durableId="21173451">
    <w:abstractNumId w:val="21"/>
  </w:num>
  <w:num w:numId="26" w16cid:durableId="1157842777">
    <w:abstractNumId w:val="28"/>
  </w:num>
  <w:num w:numId="27" w16cid:durableId="297607639">
    <w:abstractNumId w:val="5"/>
  </w:num>
  <w:num w:numId="28" w16cid:durableId="7270758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9"/>
  </w:num>
  <w:num w:numId="30" w16cid:durableId="654115643">
    <w:abstractNumId w:val="8"/>
  </w:num>
  <w:num w:numId="31" w16cid:durableId="1951158080">
    <w:abstractNumId w:val="33"/>
  </w:num>
  <w:num w:numId="32" w16cid:durableId="2057704787">
    <w:abstractNumId w:val="20"/>
  </w:num>
  <w:num w:numId="33" w16cid:durableId="1041130777">
    <w:abstractNumId w:val="7"/>
  </w:num>
  <w:num w:numId="34" w16cid:durableId="1966547651">
    <w:abstractNumId w:val="5"/>
  </w:num>
  <w:num w:numId="35" w16cid:durableId="868880868">
    <w:abstractNumId w:val="2"/>
  </w:num>
  <w:num w:numId="36" w16cid:durableId="213687427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CB6"/>
    <w:rsid w:val="00002E9B"/>
    <w:rsid w:val="000030D8"/>
    <w:rsid w:val="00003343"/>
    <w:rsid w:val="0000368C"/>
    <w:rsid w:val="00003B4A"/>
    <w:rsid w:val="0000534C"/>
    <w:rsid w:val="00006411"/>
    <w:rsid w:val="00007A42"/>
    <w:rsid w:val="0001017B"/>
    <w:rsid w:val="00010714"/>
    <w:rsid w:val="00013447"/>
    <w:rsid w:val="000137F4"/>
    <w:rsid w:val="00013849"/>
    <w:rsid w:val="0001397A"/>
    <w:rsid w:val="0001493C"/>
    <w:rsid w:val="00015199"/>
    <w:rsid w:val="000152FF"/>
    <w:rsid w:val="00015F91"/>
    <w:rsid w:val="00016A00"/>
    <w:rsid w:val="00017248"/>
    <w:rsid w:val="00021B0F"/>
    <w:rsid w:val="00021BC6"/>
    <w:rsid w:val="000227D7"/>
    <w:rsid w:val="0002329F"/>
    <w:rsid w:val="0002355E"/>
    <w:rsid w:val="00024C44"/>
    <w:rsid w:val="00025622"/>
    <w:rsid w:val="00026A91"/>
    <w:rsid w:val="00026D8B"/>
    <w:rsid w:val="00030302"/>
    <w:rsid w:val="00030A83"/>
    <w:rsid w:val="00031ED8"/>
    <w:rsid w:val="000325FD"/>
    <w:rsid w:val="0003382D"/>
    <w:rsid w:val="00033CB7"/>
    <w:rsid w:val="000348F0"/>
    <w:rsid w:val="00036AB4"/>
    <w:rsid w:val="00037419"/>
    <w:rsid w:val="00040724"/>
    <w:rsid w:val="0004154F"/>
    <w:rsid w:val="00041B3F"/>
    <w:rsid w:val="0004273B"/>
    <w:rsid w:val="00043464"/>
    <w:rsid w:val="0004471B"/>
    <w:rsid w:val="000447C6"/>
    <w:rsid w:val="00046075"/>
    <w:rsid w:val="000467B3"/>
    <w:rsid w:val="00046E1D"/>
    <w:rsid w:val="00046FF4"/>
    <w:rsid w:val="000471A1"/>
    <w:rsid w:val="00047465"/>
    <w:rsid w:val="0005076F"/>
    <w:rsid w:val="00050A23"/>
    <w:rsid w:val="00050AB4"/>
    <w:rsid w:val="00051A6A"/>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55FA"/>
    <w:rsid w:val="00065BCE"/>
    <w:rsid w:val="00065CE4"/>
    <w:rsid w:val="00066D8A"/>
    <w:rsid w:val="00067A4F"/>
    <w:rsid w:val="000708FB"/>
    <w:rsid w:val="00070FE7"/>
    <w:rsid w:val="000729CD"/>
    <w:rsid w:val="00073526"/>
    <w:rsid w:val="0007355F"/>
    <w:rsid w:val="00074D49"/>
    <w:rsid w:val="00075111"/>
    <w:rsid w:val="00075560"/>
    <w:rsid w:val="00075682"/>
    <w:rsid w:val="00075B3E"/>
    <w:rsid w:val="000760B4"/>
    <w:rsid w:val="000768E5"/>
    <w:rsid w:val="00076E5F"/>
    <w:rsid w:val="000777C6"/>
    <w:rsid w:val="00077E9F"/>
    <w:rsid w:val="00080026"/>
    <w:rsid w:val="000800DE"/>
    <w:rsid w:val="0008021E"/>
    <w:rsid w:val="00080503"/>
    <w:rsid w:val="000821D2"/>
    <w:rsid w:val="00082491"/>
    <w:rsid w:val="0008263C"/>
    <w:rsid w:val="00083F50"/>
    <w:rsid w:val="000841A4"/>
    <w:rsid w:val="00084402"/>
    <w:rsid w:val="000853D6"/>
    <w:rsid w:val="00085502"/>
    <w:rsid w:val="00085D25"/>
    <w:rsid w:val="00086A71"/>
    <w:rsid w:val="00086B29"/>
    <w:rsid w:val="000878F6"/>
    <w:rsid w:val="00087DDE"/>
    <w:rsid w:val="0009085C"/>
    <w:rsid w:val="00090CB6"/>
    <w:rsid w:val="00091195"/>
    <w:rsid w:val="0009160B"/>
    <w:rsid w:val="000929B3"/>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4268"/>
    <w:rsid w:val="000A5436"/>
    <w:rsid w:val="000A5D3C"/>
    <w:rsid w:val="000A7910"/>
    <w:rsid w:val="000A7B35"/>
    <w:rsid w:val="000A7B47"/>
    <w:rsid w:val="000B05AF"/>
    <w:rsid w:val="000B0B13"/>
    <w:rsid w:val="000B0F6E"/>
    <w:rsid w:val="000B27C0"/>
    <w:rsid w:val="000B3539"/>
    <w:rsid w:val="000B3796"/>
    <w:rsid w:val="000B39CF"/>
    <w:rsid w:val="000B410A"/>
    <w:rsid w:val="000B431D"/>
    <w:rsid w:val="000B45F4"/>
    <w:rsid w:val="000B6393"/>
    <w:rsid w:val="000C017E"/>
    <w:rsid w:val="000C0A99"/>
    <w:rsid w:val="000C1429"/>
    <w:rsid w:val="000C1CFD"/>
    <w:rsid w:val="000C2B6E"/>
    <w:rsid w:val="000C2BC1"/>
    <w:rsid w:val="000C30E8"/>
    <w:rsid w:val="000C38A6"/>
    <w:rsid w:val="000C3AF7"/>
    <w:rsid w:val="000C4FF0"/>
    <w:rsid w:val="000C504E"/>
    <w:rsid w:val="000C52EE"/>
    <w:rsid w:val="000C57E4"/>
    <w:rsid w:val="000C5D27"/>
    <w:rsid w:val="000C5D5B"/>
    <w:rsid w:val="000C74D6"/>
    <w:rsid w:val="000C7D72"/>
    <w:rsid w:val="000C7D7A"/>
    <w:rsid w:val="000C7E52"/>
    <w:rsid w:val="000D0C70"/>
    <w:rsid w:val="000D0E3F"/>
    <w:rsid w:val="000D1041"/>
    <w:rsid w:val="000D1F03"/>
    <w:rsid w:val="000D2738"/>
    <w:rsid w:val="000D402F"/>
    <w:rsid w:val="000D427E"/>
    <w:rsid w:val="000D4E8A"/>
    <w:rsid w:val="000D5077"/>
    <w:rsid w:val="000D5783"/>
    <w:rsid w:val="000D6016"/>
    <w:rsid w:val="000D62D0"/>
    <w:rsid w:val="000E1195"/>
    <w:rsid w:val="000E164D"/>
    <w:rsid w:val="000E210D"/>
    <w:rsid w:val="000E37EF"/>
    <w:rsid w:val="000E3E6B"/>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98F"/>
    <w:rsid w:val="000F7AE0"/>
    <w:rsid w:val="000F7E50"/>
    <w:rsid w:val="001001DC"/>
    <w:rsid w:val="00101DD7"/>
    <w:rsid w:val="00102DF5"/>
    <w:rsid w:val="00102E1F"/>
    <w:rsid w:val="0010387E"/>
    <w:rsid w:val="00103ABF"/>
    <w:rsid w:val="001043B5"/>
    <w:rsid w:val="001043E3"/>
    <w:rsid w:val="00105E88"/>
    <w:rsid w:val="00105F1F"/>
    <w:rsid w:val="00105F71"/>
    <w:rsid w:val="0010605A"/>
    <w:rsid w:val="00106204"/>
    <w:rsid w:val="00106B16"/>
    <w:rsid w:val="0010723B"/>
    <w:rsid w:val="0010781E"/>
    <w:rsid w:val="001100CC"/>
    <w:rsid w:val="0011070E"/>
    <w:rsid w:val="0011109A"/>
    <w:rsid w:val="0011271C"/>
    <w:rsid w:val="00112E64"/>
    <w:rsid w:val="00113A74"/>
    <w:rsid w:val="00113AF7"/>
    <w:rsid w:val="001144DC"/>
    <w:rsid w:val="00116562"/>
    <w:rsid w:val="00116ACC"/>
    <w:rsid w:val="00117722"/>
    <w:rsid w:val="0012038D"/>
    <w:rsid w:val="0012082F"/>
    <w:rsid w:val="00120F24"/>
    <w:rsid w:val="00121747"/>
    <w:rsid w:val="00121CFC"/>
    <w:rsid w:val="00121D7D"/>
    <w:rsid w:val="00122BE3"/>
    <w:rsid w:val="00122D49"/>
    <w:rsid w:val="0012306F"/>
    <w:rsid w:val="001235FA"/>
    <w:rsid w:val="001258A9"/>
    <w:rsid w:val="0012637D"/>
    <w:rsid w:val="00127141"/>
    <w:rsid w:val="00134D8D"/>
    <w:rsid w:val="001363FA"/>
    <w:rsid w:val="00140F38"/>
    <w:rsid w:val="00141023"/>
    <w:rsid w:val="001413D2"/>
    <w:rsid w:val="00142E3E"/>
    <w:rsid w:val="00143DB8"/>
    <w:rsid w:val="0014424E"/>
    <w:rsid w:val="00145E10"/>
    <w:rsid w:val="00147883"/>
    <w:rsid w:val="001508C9"/>
    <w:rsid w:val="0015149D"/>
    <w:rsid w:val="00154317"/>
    <w:rsid w:val="00154E1C"/>
    <w:rsid w:val="0015514D"/>
    <w:rsid w:val="001551A2"/>
    <w:rsid w:val="001553C0"/>
    <w:rsid w:val="001554DC"/>
    <w:rsid w:val="00155920"/>
    <w:rsid w:val="00156A34"/>
    <w:rsid w:val="00156E6D"/>
    <w:rsid w:val="001619E4"/>
    <w:rsid w:val="00162223"/>
    <w:rsid w:val="00162B1F"/>
    <w:rsid w:val="001648D7"/>
    <w:rsid w:val="0016509A"/>
    <w:rsid w:val="001656DA"/>
    <w:rsid w:val="00165DA4"/>
    <w:rsid w:val="001679CA"/>
    <w:rsid w:val="00170768"/>
    <w:rsid w:val="00171793"/>
    <w:rsid w:val="00173CAD"/>
    <w:rsid w:val="00174E9E"/>
    <w:rsid w:val="00174F73"/>
    <w:rsid w:val="00176120"/>
    <w:rsid w:val="00176407"/>
    <w:rsid w:val="00177659"/>
    <w:rsid w:val="001776E6"/>
    <w:rsid w:val="0017787B"/>
    <w:rsid w:val="00177DEA"/>
    <w:rsid w:val="00180597"/>
    <w:rsid w:val="00181132"/>
    <w:rsid w:val="00181DFB"/>
    <w:rsid w:val="0018250F"/>
    <w:rsid w:val="00182587"/>
    <w:rsid w:val="00183EF5"/>
    <w:rsid w:val="00184A7E"/>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60A"/>
    <w:rsid w:val="001A1678"/>
    <w:rsid w:val="001A2A45"/>
    <w:rsid w:val="001A2F7B"/>
    <w:rsid w:val="001A3618"/>
    <w:rsid w:val="001A3B8A"/>
    <w:rsid w:val="001A4C98"/>
    <w:rsid w:val="001A6A53"/>
    <w:rsid w:val="001A75A1"/>
    <w:rsid w:val="001B2642"/>
    <w:rsid w:val="001B27DB"/>
    <w:rsid w:val="001B3A6E"/>
    <w:rsid w:val="001B41CF"/>
    <w:rsid w:val="001B4A53"/>
    <w:rsid w:val="001B5668"/>
    <w:rsid w:val="001B6E80"/>
    <w:rsid w:val="001C0551"/>
    <w:rsid w:val="001C1861"/>
    <w:rsid w:val="001C1EAC"/>
    <w:rsid w:val="001C39BB"/>
    <w:rsid w:val="001C4644"/>
    <w:rsid w:val="001C54BD"/>
    <w:rsid w:val="001C5ECA"/>
    <w:rsid w:val="001C667D"/>
    <w:rsid w:val="001C690E"/>
    <w:rsid w:val="001C6B9C"/>
    <w:rsid w:val="001C7789"/>
    <w:rsid w:val="001D0746"/>
    <w:rsid w:val="001D0C0E"/>
    <w:rsid w:val="001D1062"/>
    <w:rsid w:val="001D1B50"/>
    <w:rsid w:val="001D2072"/>
    <w:rsid w:val="001D2876"/>
    <w:rsid w:val="001D45A8"/>
    <w:rsid w:val="001D4A11"/>
    <w:rsid w:val="001D57F0"/>
    <w:rsid w:val="001D6BC5"/>
    <w:rsid w:val="001D7263"/>
    <w:rsid w:val="001D7277"/>
    <w:rsid w:val="001D7896"/>
    <w:rsid w:val="001D7AA5"/>
    <w:rsid w:val="001E0219"/>
    <w:rsid w:val="001E13CF"/>
    <w:rsid w:val="001E17B4"/>
    <w:rsid w:val="001E182F"/>
    <w:rsid w:val="001E2300"/>
    <w:rsid w:val="001E27B4"/>
    <w:rsid w:val="001E2C88"/>
    <w:rsid w:val="001E3935"/>
    <w:rsid w:val="001E51CA"/>
    <w:rsid w:val="001E5842"/>
    <w:rsid w:val="001E6363"/>
    <w:rsid w:val="001E65CA"/>
    <w:rsid w:val="001E6F79"/>
    <w:rsid w:val="001E78D2"/>
    <w:rsid w:val="001F0AEB"/>
    <w:rsid w:val="001F0F03"/>
    <w:rsid w:val="001F1AB2"/>
    <w:rsid w:val="001F21F9"/>
    <w:rsid w:val="001F2364"/>
    <w:rsid w:val="001F2A4F"/>
    <w:rsid w:val="001F2DE4"/>
    <w:rsid w:val="001F3B19"/>
    <w:rsid w:val="001F3DB1"/>
    <w:rsid w:val="001F4033"/>
    <w:rsid w:val="001F42DC"/>
    <w:rsid w:val="001F4FAD"/>
    <w:rsid w:val="001F5896"/>
    <w:rsid w:val="001F5C34"/>
    <w:rsid w:val="001F5DEA"/>
    <w:rsid w:val="001F7240"/>
    <w:rsid w:val="001F7681"/>
    <w:rsid w:val="001F76F3"/>
    <w:rsid w:val="0020056B"/>
    <w:rsid w:val="00201167"/>
    <w:rsid w:val="0020223B"/>
    <w:rsid w:val="00202EF3"/>
    <w:rsid w:val="00204C3E"/>
    <w:rsid w:val="00205499"/>
    <w:rsid w:val="00205953"/>
    <w:rsid w:val="00205D80"/>
    <w:rsid w:val="0020660D"/>
    <w:rsid w:val="00210054"/>
    <w:rsid w:val="0021153E"/>
    <w:rsid w:val="002149BF"/>
    <w:rsid w:val="00215A34"/>
    <w:rsid w:val="00216A37"/>
    <w:rsid w:val="002172D7"/>
    <w:rsid w:val="00217C41"/>
    <w:rsid w:val="00220535"/>
    <w:rsid w:val="00220925"/>
    <w:rsid w:val="0022112E"/>
    <w:rsid w:val="0022132C"/>
    <w:rsid w:val="00222113"/>
    <w:rsid w:val="002225E3"/>
    <w:rsid w:val="00223E15"/>
    <w:rsid w:val="00225E54"/>
    <w:rsid w:val="002262DE"/>
    <w:rsid w:val="00230032"/>
    <w:rsid w:val="002312CC"/>
    <w:rsid w:val="00231D36"/>
    <w:rsid w:val="00231D3C"/>
    <w:rsid w:val="002332EB"/>
    <w:rsid w:val="002334E8"/>
    <w:rsid w:val="00233B98"/>
    <w:rsid w:val="00235903"/>
    <w:rsid w:val="00235D4C"/>
    <w:rsid w:val="0023656C"/>
    <w:rsid w:val="002365ED"/>
    <w:rsid w:val="0023679F"/>
    <w:rsid w:val="002375CE"/>
    <w:rsid w:val="00237D7C"/>
    <w:rsid w:val="00240353"/>
    <w:rsid w:val="002408E3"/>
    <w:rsid w:val="00241E39"/>
    <w:rsid w:val="00242477"/>
    <w:rsid w:val="00242FD8"/>
    <w:rsid w:val="002436A9"/>
    <w:rsid w:val="002436EE"/>
    <w:rsid w:val="00243EC2"/>
    <w:rsid w:val="00245C8A"/>
    <w:rsid w:val="002466DB"/>
    <w:rsid w:val="00246721"/>
    <w:rsid w:val="0024754B"/>
    <w:rsid w:val="00247807"/>
    <w:rsid w:val="002478C8"/>
    <w:rsid w:val="00247DBB"/>
    <w:rsid w:val="00250110"/>
    <w:rsid w:val="0025065D"/>
    <w:rsid w:val="00250860"/>
    <w:rsid w:val="002509B2"/>
    <w:rsid w:val="00251656"/>
    <w:rsid w:val="0025206E"/>
    <w:rsid w:val="00252A83"/>
    <w:rsid w:val="00252C3E"/>
    <w:rsid w:val="00253BB3"/>
    <w:rsid w:val="00254457"/>
    <w:rsid w:val="00254DCC"/>
    <w:rsid w:val="002558A2"/>
    <w:rsid w:val="00255AB8"/>
    <w:rsid w:val="00255CE8"/>
    <w:rsid w:val="00257721"/>
    <w:rsid w:val="00260A7C"/>
    <w:rsid w:val="00262020"/>
    <w:rsid w:val="00262149"/>
    <w:rsid w:val="00262150"/>
    <w:rsid w:val="0026362D"/>
    <w:rsid w:val="0026387D"/>
    <w:rsid w:val="00264A5B"/>
    <w:rsid w:val="00264B37"/>
    <w:rsid w:val="00264E39"/>
    <w:rsid w:val="0026575F"/>
    <w:rsid w:val="002671DA"/>
    <w:rsid w:val="0026797F"/>
    <w:rsid w:val="002715B7"/>
    <w:rsid w:val="00271F21"/>
    <w:rsid w:val="0027218E"/>
    <w:rsid w:val="00272BDA"/>
    <w:rsid w:val="00273061"/>
    <w:rsid w:val="002741B4"/>
    <w:rsid w:val="002750B1"/>
    <w:rsid w:val="00275FE8"/>
    <w:rsid w:val="00276FFD"/>
    <w:rsid w:val="00277822"/>
    <w:rsid w:val="00280DC8"/>
    <w:rsid w:val="00280E06"/>
    <w:rsid w:val="0028155D"/>
    <w:rsid w:val="00282AD1"/>
    <w:rsid w:val="002839DF"/>
    <w:rsid w:val="00283EF8"/>
    <w:rsid w:val="00285C69"/>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2658"/>
    <w:rsid w:val="00292F68"/>
    <w:rsid w:val="002935B5"/>
    <w:rsid w:val="00293DAA"/>
    <w:rsid w:val="00295506"/>
    <w:rsid w:val="00295CB2"/>
    <w:rsid w:val="00296872"/>
    <w:rsid w:val="00296A0D"/>
    <w:rsid w:val="00297171"/>
    <w:rsid w:val="002977DC"/>
    <w:rsid w:val="002A05AB"/>
    <w:rsid w:val="002A0A10"/>
    <w:rsid w:val="002A232E"/>
    <w:rsid w:val="002A2CFC"/>
    <w:rsid w:val="002A3965"/>
    <w:rsid w:val="002A59CC"/>
    <w:rsid w:val="002A6C58"/>
    <w:rsid w:val="002A6E55"/>
    <w:rsid w:val="002A794A"/>
    <w:rsid w:val="002B07AE"/>
    <w:rsid w:val="002B0C41"/>
    <w:rsid w:val="002B0E8B"/>
    <w:rsid w:val="002B12BE"/>
    <w:rsid w:val="002B2E1E"/>
    <w:rsid w:val="002B31CB"/>
    <w:rsid w:val="002B37EA"/>
    <w:rsid w:val="002B3CCE"/>
    <w:rsid w:val="002B517F"/>
    <w:rsid w:val="002B546E"/>
    <w:rsid w:val="002B5566"/>
    <w:rsid w:val="002B588E"/>
    <w:rsid w:val="002B7707"/>
    <w:rsid w:val="002B7797"/>
    <w:rsid w:val="002B793D"/>
    <w:rsid w:val="002B7941"/>
    <w:rsid w:val="002C049A"/>
    <w:rsid w:val="002C0E6B"/>
    <w:rsid w:val="002C1776"/>
    <w:rsid w:val="002C1F33"/>
    <w:rsid w:val="002C2685"/>
    <w:rsid w:val="002C29E4"/>
    <w:rsid w:val="002C2FEA"/>
    <w:rsid w:val="002C49B7"/>
    <w:rsid w:val="002C4A7B"/>
    <w:rsid w:val="002C4A92"/>
    <w:rsid w:val="002C5047"/>
    <w:rsid w:val="002C6364"/>
    <w:rsid w:val="002C6BB3"/>
    <w:rsid w:val="002C7322"/>
    <w:rsid w:val="002C738B"/>
    <w:rsid w:val="002D04EB"/>
    <w:rsid w:val="002D08C5"/>
    <w:rsid w:val="002D113C"/>
    <w:rsid w:val="002D214B"/>
    <w:rsid w:val="002D2DAA"/>
    <w:rsid w:val="002D3257"/>
    <w:rsid w:val="002D3709"/>
    <w:rsid w:val="002D438B"/>
    <w:rsid w:val="002D43B0"/>
    <w:rsid w:val="002D4F63"/>
    <w:rsid w:val="002D5C91"/>
    <w:rsid w:val="002D5F3D"/>
    <w:rsid w:val="002D679F"/>
    <w:rsid w:val="002D745C"/>
    <w:rsid w:val="002D75B4"/>
    <w:rsid w:val="002E0052"/>
    <w:rsid w:val="002E12D9"/>
    <w:rsid w:val="002E1331"/>
    <w:rsid w:val="002E24BF"/>
    <w:rsid w:val="002E2B42"/>
    <w:rsid w:val="002E2EBC"/>
    <w:rsid w:val="002E4B35"/>
    <w:rsid w:val="002E4E30"/>
    <w:rsid w:val="002E4EC9"/>
    <w:rsid w:val="002E5381"/>
    <w:rsid w:val="002E6D73"/>
    <w:rsid w:val="002F0522"/>
    <w:rsid w:val="002F12B0"/>
    <w:rsid w:val="002F170D"/>
    <w:rsid w:val="002F204E"/>
    <w:rsid w:val="002F2748"/>
    <w:rsid w:val="002F2A58"/>
    <w:rsid w:val="002F44FD"/>
    <w:rsid w:val="002F51A9"/>
    <w:rsid w:val="002F5BCE"/>
    <w:rsid w:val="002F6150"/>
    <w:rsid w:val="002F6B54"/>
    <w:rsid w:val="002F7309"/>
    <w:rsid w:val="002F7FA0"/>
    <w:rsid w:val="00301BC5"/>
    <w:rsid w:val="00302251"/>
    <w:rsid w:val="00303EA4"/>
    <w:rsid w:val="003041A1"/>
    <w:rsid w:val="003044A4"/>
    <w:rsid w:val="00304896"/>
    <w:rsid w:val="00304CE9"/>
    <w:rsid w:val="0030522F"/>
    <w:rsid w:val="003054DB"/>
    <w:rsid w:val="00305E89"/>
    <w:rsid w:val="003063E2"/>
    <w:rsid w:val="003067E3"/>
    <w:rsid w:val="003073A2"/>
    <w:rsid w:val="0030794A"/>
    <w:rsid w:val="00310351"/>
    <w:rsid w:val="003107AE"/>
    <w:rsid w:val="0031278A"/>
    <w:rsid w:val="003127D3"/>
    <w:rsid w:val="00312ECD"/>
    <w:rsid w:val="003149F2"/>
    <w:rsid w:val="00314DE3"/>
    <w:rsid w:val="00314F29"/>
    <w:rsid w:val="0031501D"/>
    <w:rsid w:val="0031532C"/>
    <w:rsid w:val="00315BBA"/>
    <w:rsid w:val="0031708F"/>
    <w:rsid w:val="003219A1"/>
    <w:rsid w:val="00321DA5"/>
    <w:rsid w:val="00324B88"/>
    <w:rsid w:val="00325754"/>
    <w:rsid w:val="00325A25"/>
    <w:rsid w:val="00325D00"/>
    <w:rsid w:val="00326A22"/>
    <w:rsid w:val="00331124"/>
    <w:rsid w:val="0033130E"/>
    <w:rsid w:val="003314D2"/>
    <w:rsid w:val="00331719"/>
    <w:rsid w:val="00332BFD"/>
    <w:rsid w:val="00332F43"/>
    <w:rsid w:val="003340F9"/>
    <w:rsid w:val="00335C41"/>
    <w:rsid w:val="003365D4"/>
    <w:rsid w:val="0033765D"/>
    <w:rsid w:val="00341856"/>
    <w:rsid w:val="003428A7"/>
    <w:rsid w:val="0034295A"/>
    <w:rsid w:val="003448A3"/>
    <w:rsid w:val="00345528"/>
    <w:rsid w:val="00345612"/>
    <w:rsid w:val="003456BD"/>
    <w:rsid w:val="00345966"/>
    <w:rsid w:val="00345AA0"/>
    <w:rsid w:val="00346591"/>
    <w:rsid w:val="00346A61"/>
    <w:rsid w:val="00347949"/>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64E"/>
    <w:rsid w:val="00355669"/>
    <w:rsid w:val="003561C0"/>
    <w:rsid w:val="0035636E"/>
    <w:rsid w:val="00356381"/>
    <w:rsid w:val="00356B85"/>
    <w:rsid w:val="00356EC7"/>
    <w:rsid w:val="00357AB7"/>
    <w:rsid w:val="00357E0D"/>
    <w:rsid w:val="00360C44"/>
    <w:rsid w:val="00360CC4"/>
    <w:rsid w:val="003623A4"/>
    <w:rsid w:val="00362453"/>
    <w:rsid w:val="00362978"/>
    <w:rsid w:val="003634AE"/>
    <w:rsid w:val="003638BF"/>
    <w:rsid w:val="00363959"/>
    <w:rsid w:val="003639D6"/>
    <w:rsid w:val="00363F87"/>
    <w:rsid w:val="003645E7"/>
    <w:rsid w:val="00364EB8"/>
    <w:rsid w:val="003653EA"/>
    <w:rsid w:val="00365427"/>
    <w:rsid w:val="00365A89"/>
    <w:rsid w:val="0037002C"/>
    <w:rsid w:val="0037170F"/>
    <w:rsid w:val="00372D2E"/>
    <w:rsid w:val="003730D8"/>
    <w:rsid w:val="00373152"/>
    <w:rsid w:val="0037347E"/>
    <w:rsid w:val="003734CA"/>
    <w:rsid w:val="003737C8"/>
    <w:rsid w:val="00373E71"/>
    <w:rsid w:val="00374E3E"/>
    <w:rsid w:val="00375491"/>
    <w:rsid w:val="00375647"/>
    <w:rsid w:val="00376278"/>
    <w:rsid w:val="00376792"/>
    <w:rsid w:val="0037777E"/>
    <w:rsid w:val="00377E45"/>
    <w:rsid w:val="0038030B"/>
    <w:rsid w:val="003805C4"/>
    <w:rsid w:val="00380B7E"/>
    <w:rsid w:val="00381AF4"/>
    <w:rsid w:val="0038203A"/>
    <w:rsid w:val="003843C5"/>
    <w:rsid w:val="00384DB9"/>
    <w:rsid w:val="003857C9"/>
    <w:rsid w:val="00385900"/>
    <w:rsid w:val="003868DD"/>
    <w:rsid w:val="003869FA"/>
    <w:rsid w:val="003871F8"/>
    <w:rsid w:val="0038747E"/>
    <w:rsid w:val="00387AB3"/>
    <w:rsid w:val="003910F1"/>
    <w:rsid w:val="00391D13"/>
    <w:rsid w:val="00393361"/>
    <w:rsid w:val="00393446"/>
    <w:rsid w:val="0039385A"/>
    <w:rsid w:val="00393C3A"/>
    <w:rsid w:val="003948DD"/>
    <w:rsid w:val="0039585D"/>
    <w:rsid w:val="0039598F"/>
    <w:rsid w:val="00395CA0"/>
    <w:rsid w:val="00395F38"/>
    <w:rsid w:val="00396642"/>
    <w:rsid w:val="00396757"/>
    <w:rsid w:val="00396CB5"/>
    <w:rsid w:val="003A08A6"/>
    <w:rsid w:val="003A0BF8"/>
    <w:rsid w:val="003A2B57"/>
    <w:rsid w:val="003A3B42"/>
    <w:rsid w:val="003A4603"/>
    <w:rsid w:val="003A4A7A"/>
    <w:rsid w:val="003A548F"/>
    <w:rsid w:val="003A5752"/>
    <w:rsid w:val="003A716E"/>
    <w:rsid w:val="003A7418"/>
    <w:rsid w:val="003A75D9"/>
    <w:rsid w:val="003A78D4"/>
    <w:rsid w:val="003B066A"/>
    <w:rsid w:val="003B1B42"/>
    <w:rsid w:val="003B37D9"/>
    <w:rsid w:val="003B3FC2"/>
    <w:rsid w:val="003B5180"/>
    <w:rsid w:val="003B577A"/>
    <w:rsid w:val="003B5E0B"/>
    <w:rsid w:val="003B602D"/>
    <w:rsid w:val="003B694F"/>
    <w:rsid w:val="003B69F1"/>
    <w:rsid w:val="003B6F86"/>
    <w:rsid w:val="003B7685"/>
    <w:rsid w:val="003B7D67"/>
    <w:rsid w:val="003C02CB"/>
    <w:rsid w:val="003C2005"/>
    <w:rsid w:val="003C262D"/>
    <w:rsid w:val="003C2832"/>
    <w:rsid w:val="003C4BC6"/>
    <w:rsid w:val="003C66C7"/>
    <w:rsid w:val="003C6DEE"/>
    <w:rsid w:val="003C6FFC"/>
    <w:rsid w:val="003D0550"/>
    <w:rsid w:val="003D0F6A"/>
    <w:rsid w:val="003D1235"/>
    <w:rsid w:val="003D2742"/>
    <w:rsid w:val="003D2845"/>
    <w:rsid w:val="003D2A0A"/>
    <w:rsid w:val="003D450B"/>
    <w:rsid w:val="003D50D0"/>
    <w:rsid w:val="003D5FE2"/>
    <w:rsid w:val="003D654D"/>
    <w:rsid w:val="003D65C8"/>
    <w:rsid w:val="003D77E9"/>
    <w:rsid w:val="003E062E"/>
    <w:rsid w:val="003E2FB8"/>
    <w:rsid w:val="003E41E1"/>
    <w:rsid w:val="003E4BC9"/>
    <w:rsid w:val="003E5323"/>
    <w:rsid w:val="003E53DA"/>
    <w:rsid w:val="003E55AA"/>
    <w:rsid w:val="003E6361"/>
    <w:rsid w:val="003E7D64"/>
    <w:rsid w:val="003F0217"/>
    <w:rsid w:val="003F0488"/>
    <w:rsid w:val="003F0BAA"/>
    <w:rsid w:val="003F0FD3"/>
    <w:rsid w:val="003F15ED"/>
    <w:rsid w:val="003F1A2D"/>
    <w:rsid w:val="003F3AA3"/>
    <w:rsid w:val="003F4D8D"/>
    <w:rsid w:val="003F4D95"/>
    <w:rsid w:val="003F640E"/>
    <w:rsid w:val="003F69E6"/>
    <w:rsid w:val="003F784A"/>
    <w:rsid w:val="003F7A47"/>
    <w:rsid w:val="003F7D61"/>
    <w:rsid w:val="00400051"/>
    <w:rsid w:val="004010F3"/>
    <w:rsid w:val="0040147F"/>
    <w:rsid w:val="004027FA"/>
    <w:rsid w:val="004031EE"/>
    <w:rsid w:val="00404A8A"/>
    <w:rsid w:val="0040706E"/>
    <w:rsid w:val="0040761A"/>
    <w:rsid w:val="004105B1"/>
    <w:rsid w:val="0041207B"/>
    <w:rsid w:val="00412BAE"/>
    <w:rsid w:val="00412BD5"/>
    <w:rsid w:val="00412F8C"/>
    <w:rsid w:val="0041309C"/>
    <w:rsid w:val="00413147"/>
    <w:rsid w:val="00413911"/>
    <w:rsid w:val="00415CE3"/>
    <w:rsid w:val="00416953"/>
    <w:rsid w:val="0041794D"/>
    <w:rsid w:val="004179D2"/>
    <w:rsid w:val="004179D8"/>
    <w:rsid w:val="00417FDB"/>
    <w:rsid w:val="004205DB"/>
    <w:rsid w:val="004212CA"/>
    <w:rsid w:val="004214F7"/>
    <w:rsid w:val="00421C84"/>
    <w:rsid w:val="0042259B"/>
    <w:rsid w:val="004240A3"/>
    <w:rsid w:val="00424FC6"/>
    <w:rsid w:val="0042696F"/>
    <w:rsid w:val="00427336"/>
    <w:rsid w:val="00427CE4"/>
    <w:rsid w:val="00430C27"/>
    <w:rsid w:val="00432CC0"/>
    <w:rsid w:val="004338BF"/>
    <w:rsid w:val="00433B6F"/>
    <w:rsid w:val="00433CC8"/>
    <w:rsid w:val="00434D87"/>
    <w:rsid w:val="00435884"/>
    <w:rsid w:val="00435DF0"/>
    <w:rsid w:val="004365DD"/>
    <w:rsid w:val="00437040"/>
    <w:rsid w:val="00437D85"/>
    <w:rsid w:val="004407AF"/>
    <w:rsid w:val="00440BDA"/>
    <w:rsid w:val="004428AB"/>
    <w:rsid w:val="00442DE2"/>
    <w:rsid w:val="00442FE3"/>
    <w:rsid w:val="004430B9"/>
    <w:rsid w:val="004430D5"/>
    <w:rsid w:val="004434ED"/>
    <w:rsid w:val="00443BE4"/>
    <w:rsid w:val="0044432B"/>
    <w:rsid w:val="00446075"/>
    <w:rsid w:val="00446156"/>
    <w:rsid w:val="00446518"/>
    <w:rsid w:val="00446C8B"/>
    <w:rsid w:val="00447243"/>
    <w:rsid w:val="00447534"/>
    <w:rsid w:val="00450B6B"/>
    <w:rsid w:val="00450C8B"/>
    <w:rsid w:val="00450FEB"/>
    <w:rsid w:val="004513B0"/>
    <w:rsid w:val="004515DB"/>
    <w:rsid w:val="004516F1"/>
    <w:rsid w:val="004517CE"/>
    <w:rsid w:val="00452DF8"/>
    <w:rsid w:val="00452F39"/>
    <w:rsid w:val="00453735"/>
    <w:rsid w:val="00453BA9"/>
    <w:rsid w:val="00454BEA"/>
    <w:rsid w:val="00454FA3"/>
    <w:rsid w:val="00455580"/>
    <w:rsid w:val="00456E2F"/>
    <w:rsid w:val="00456FAE"/>
    <w:rsid w:val="0046028F"/>
    <w:rsid w:val="00460854"/>
    <w:rsid w:val="00460D17"/>
    <w:rsid w:val="00461164"/>
    <w:rsid w:val="0046123B"/>
    <w:rsid w:val="0046201C"/>
    <w:rsid w:val="004624EA"/>
    <w:rsid w:val="004647D1"/>
    <w:rsid w:val="00465C74"/>
    <w:rsid w:val="00467852"/>
    <w:rsid w:val="00470C37"/>
    <w:rsid w:val="00471115"/>
    <w:rsid w:val="00471936"/>
    <w:rsid w:val="004731AF"/>
    <w:rsid w:val="00473806"/>
    <w:rsid w:val="00473953"/>
    <w:rsid w:val="00473BAD"/>
    <w:rsid w:val="0047415F"/>
    <w:rsid w:val="0047458D"/>
    <w:rsid w:val="00474762"/>
    <w:rsid w:val="00474A66"/>
    <w:rsid w:val="0047506C"/>
    <w:rsid w:val="004750C5"/>
    <w:rsid w:val="004754A6"/>
    <w:rsid w:val="00475A10"/>
    <w:rsid w:val="00476425"/>
    <w:rsid w:val="0047684D"/>
    <w:rsid w:val="00477CB4"/>
    <w:rsid w:val="00477CC5"/>
    <w:rsid w:val="00480A77"/>
    <w:rsid w:val="00480F9E"/>
    <w:rsid w:val="0048114C"/>
    <w:rsid w:val="004811CD"/>
    <w:rsid w:val="00481C7E"/>
    <w:rsid w:val="0048270B"/>
    <w:rsid w:val="0048281F"/>
    <w:rsid w:val="004832F1"/>
    <w:rsid w:val="00483439"/>
    <w:rsid w:val="004834E3"/>
    <w:rsid w:val="00484551"/>
    <w:rsid w:val="004847EC"/>
    <w:rsid w:val="00484E7E"/>
    <w:rsid w:val="00485833"/>
    <w:rsid w:val="00485BF9"/>
    <w:rsid w:val="00490BC4"/>
    <w:rsid w:val="00491521"/>
    <w:rsid w:val="004923CD"/>
    <w:rsid w:val="00492518"/>
    <w:rsid w:val="00492B05"/>
    <w:rsid w:val="00492C5A"/>
    <w:rsid w:val="00493043"/>
    <w:rsid w:val="004932EC"/>
    <w:rsid w:val="00493EF8"/>
    <w:rsid w:val="00494B70"/>
    <w:rsid w:val="00495C20"/>
    <w:rsid w:val="00496E69"/>
    <w:rsid w:val="004A06B2"/>
    <w:rsid w:val="004A1773"/>
    <w:rsid w:val="004A1DDA"/>
    <w:rsid w:val="004A1F89"/>
    <w:rsid w:val="004A3027"/>
    <w:rsid w:val="004A328A"/>
    <w:rsid w:val="004A3EAD"/>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233"/>
    <w:rsid w:val="004B5CE3"/>
    <w:rsid w:val="004B7D4A"/>
    <w:rsid w:val="004C0C27"/>
    <w:rsid w:val="004C1690"/>
    <w:rsid w:val="004C1B61"/>
    <w:rsid w:val="004C2242"/>
    <w:rsid w:val="004C2261"/>
    <w:rsid w:val="004C2AED"/>
    <w:rsid w:val="004C317B"/>
    <w:rsid w:val="004C39AF"/>
    <w:rsid w:val="004C434E"/>
    <w:rsid w:val="004C48BE"/>
    <w:rsid w:val="004C5B12"/>
    <w:rsid w:val="004C6C84"/>
    <w:rsid w:val="004C6F0D"/>
    <w:rsid w:val="004C70AB"/>
    <w:rsid w:val="004C7868"/>
    <w:rsid w:val="004C7B3D"/>
    <w:rsid w:val="004D1513"/>
    <w:rsid w:val="004D171F"/>
    <w:rsid w:val="004D1DFF"/>
    <w:rsid w:val="004D235F"/>
    <w:rsid w:val="004D2554"/>
    <w:rsid w:val="004D2BC5"/>
    <w:rsid w:val="004D3321"/>
    <w:rsid w:val="004D50B8"/>
    <w:rsid w:val="004D62AD"/>
    <w:rsid w:val="004D6A98"/>
    <w:rsid w:val="004D7DB8"/>
    <w:rsid w:val="004E1E2F"/>
    <w:rsid w:val="004E2C0F"/>
    <w:rsid w:val="004E2DA9"/>
    <w:rsid w:val="004E3381"/>
    <w:rsid w:val="004E3F8D"/>
    <w:rsid w:val="004E4170"/>
    <w:rsid w:val="004E4BB7"/>
    <w:rsid w:val="004E4DB4"/>
    <w:rsid w:val="004E559A"/>
    <w:rsid w:val="004E563B"/>
    <w:rsid w:val="004F0314"/>
    <w:rsid w:val="004F0FBB"/>
    <w:rsid w:val="004F130A"/>
    <w:rsid w:val="004F27F0"/>
    <w:rsid w:val="004F3146"/>
    <w:rsid w:val="004F34CA"/>
    <w:rsid w:val="004F3D5F"/>
    <w:rsid w:val="004F476B"/>
    <w:rsid w:val="004F4773"/>
    <w:rsid w:val="004F5B2E"/>
    <w:rsid w:val="004F5FB7"/>
    <w:rsid w:val="004F6689"/>
    <w:rsid w:val="004F7646"/>
    <w:rsid w:val="00501101"/>
    <w:rsid w:val="00502CC9"/>
    <w:rsid w:val="00502D69"/>
    <w:rsid w:val="005038A0"/>
    <w:rsid w:val="00504778"/>
    <w:rsid w:val="00504D8E"/>
    <w:rsid w:val="00505A4A"/>
    <w:rsid w:val="0050609A"/>
    <w:rsid w:val="00506C91"/>
    <w:rsid w:val="0051084B"/>
    <w:rsid w:val="00510B1E"/>
    <w:rsid w:val="0051101A"/>
    <w:rsid w:val="00511992"/>
    <w:rsid w:val="005120B5"/>
    <w:rsid w:val="0051219D"/>
    <w:rsid w:val="00512A53"/>
    <w:rsid w:val="00514005"/>
    <w:rsid w:val="00514378"/>
    <w:rsid w:val="005149E8"/>
    <w:rsid w:val="00514AD2"/>
    <w:rsid w:val="00514F73"/>
    <w:rsid w:val="005164EC"/>
    <w:rsid w:val="005167F5"/>
    <w:rsid w:val="005201F4"/>
    <w:rsid w:val="00520E2E"/>
    <w:rsid w:val="00521C91"/>
    <w:rsid w:val="00522B1F"/>
    <w:rsid w:val="005242E7"/>
    <w:rsid w:val="0052478E"/>
    <w:rsid w:val="00525077"/>
    <w:rsid w:val="00525C86"/>
    <w:rsid w:val="00526C52"/>
    <w:rsid w:val="00527596"/>
    <w:rsid w:val="00527F2D"/>
    <w:rsid w:val="005302EA"/>
    <w:rsid w:val="00530643"/>
    <w:rsid w:val="005306C9"/>
    <w:rsid w:val="00531E95"/>
    <w:rsid w:val="00532765"/>
    <w:rsid w:val="00532EAA"/>
    <w:rsid w:val="00533862"/>
    <w:rsid w:val="00533FF9"/>
    <w:rsid w:val="00535035"/>
    <w:rsid w:val="00536657"/>
    <w:rsid w:val="00536BB0"/>
    <w:rsid w:val="00536F5A"/>
    <w:rsid w:val="005374BA"/>
    <w:rsid w:val="00537C4E"/>
    <w:rsid w:val="005403B8"/>
    <w:rsid w:val="0054175E"/>
    <w:rsid w:val="00541FB1"/>
    <w:rsid w:val="00543001"/>
    <w:rsid w:val="005432D1"/>
    <w:rsid w:val="005450CE"/>
    <w:rsid w:val="005455BA"/>
    <w:rsid w:val="00551502"/>
    <w:rsid w:val="00551A8C"/>
    <w:rsid w:val="00552135"/>
    <w:rsid w:val="00552F6D"/>
    <w:rsid w:val="005532D8"/>
    <w:rsid w:val="005534EC"/>
    <w:rsid w:val="00554C46"/>
    <w:rsid w:val="00555B90"/>
    <w:rsid w:val="005566CC"/>
    <w:rsid w:val="00556B44"/>
    <w:rsid w:val="00557FE0"/>
    <w:rsid w:val="00560F69"/>
    <w:rsid w:val="0056105D"/>
    <w:rsid w:val="00561F74"/>
    <w:rsid w:val="0056241E"/>
    <w:rsid w:val="00562CE9"/>
    <w:rsid w:val="005630C8"/>
    <w:rsid w:val="00564C46"/>
    <w:rsid w:val="00565CD5"/>
    <w:rsid w:val="00565F3E"/>
    <w:rsid w:val="005670B7"/>
    <w:rsid w:val="00570643"/>
    <w:rsid w:val="005731F2"/>
    <w:rsid w:val="0057397E"/>
    <w:rsid w:val="00573C34"/>
    <w:rsid w:val="005759AF"/>
    <w:rsid w:val="00576878"/>
    <w:rsid w:val="00577C90"/>
    <w:rsid w:val="005805CD"/>
    <w:rsid w:val="00580F42"/>
    <w:rsid w:val="00584C88"/>
    <w:rsid w:val="00584DC5"/>
    <w:rsid w:val="005850ED"/>
    <w:rsid w:val="00585AC8"/>
    <w:rsid w:val="005864F8"/>
    <w:rsid w:val="005866B3"/>
    <w:rsid w:val="00586A36"/>
    <w:rsid w:val="00586E03"/>
    <w:rsid w:val="00590616"/>
    <w:rsid w:val="00592B1F"/>
    <w:rsid w:val="00592D8E"/>
    <w:rsid w:val="0059314E"/>
    <w:rsid w:val="00593661"/>
    <w:rsid w:val="005949B7"/>
    <w:rsid w:val="005976DD"/>
    <w:rsid w:val="005A19CF"/>
    <w:rsid w:val="005A1CB8"/>
    <w:rsid w:val="005A330E"/>
    <w:rsid w:val="005A3D49"/>
    <w:rsid w:val="005A574E"/>
    <w:rsid w:val="005A5E65"/>
    <w:rsid w:val="005A5FEE"/>
    <w:rsid w:val="005A62AC"/>
    <w:rsid w:val="005A6614"/>
    <w:rsid w:val="005A6F9E"/>
    <w:rsid w:val="005B00AF"/>
    <w:rsid w:val="005B0971"/>
    <w:rsid w:val="005B1FB4"/>
    <w:rsid w:val="005B285E"/>
    <w:rsid w:val="005B5F4E"/>
    <w:rsid w:val="005B6DF4"/>
    <w:rsid w:val="005B7038"/>
    <w:rsid w:val="005C0570"/>
    <w:rsid w:val="005C126E"/>
    <w:rsid w:val="005C1C74"/>
    <w:rsid w:val="005C223C"/>
    <w:rsid w:val="005C340B"/>
    <w:rsid w:val="005C3BE4"/>
    <w:rsid w:val="005C6123"/>
    <w:rsid w:val="005C693C"/>
    <w:rsid w:val="005C7463"/>
    <w:rsid w:val="005C7A2D"/>
    <w:rsid w:val="005C7DA2"/>
    <w:rsid w:val="005D0354"/>
    <w:rsid w:val="005D0972"/>
    <w:rsid w:val="005D17B5"/>
    <w:rsid w:val="005D1830"/>
    <w:rsid w:val="005D1FF8"/>
    <w:rsid w:val="005D25FF"/>
    <w:rsid w:val="005D4CC1"/>
    <w:rsid w:val="005D5492"/>
    <w:rsid w:val="005D5642"/>
    <w:rsid w:val="005D5AD7"/>
    <w:rsid w:val="005D5B64"/>
    <w:rsid w:val="005D5B98"/>
    <w:rsid w:val="005D65E7"/>
    <w:rsid w:val="005D6996"/>
    <w:rsid w:val="005D699F"/>
    <w:rsid w:val="005D6D35"/>
    <w:rsid w:val="005E027F"/>
    <w:rsid w:val="005E1202"/>
    <w:rsid w:val="005E16B5"/>
    <w:rsid w:val="005E2AAC"/>
    <w:rsid w:val="005E2C84"/>
    <w:rsid w:val="005E2DAE"/>
    <w:rsid w:val="005E3CD1"/>
    <w:rsid w:val="005E3D2A"/>
    <w:rsid w:val="005E4C3D"/>
    <w:rsid w:val="005E6E6A"/>
    <w:rsid w:val="005E7039"/>
    <w:rsid w:val="005E7126"/>
    <w:rsid w:val="005E719E"/>
    <w:rsid w:val="005F099A"/>
    <w:rsid w:val="005F0A26"/>
    <w:rsid w:val="005F0A8A"/>
    <w:rsid w:val="005F0BE7"/>
    <w:rsid w:val="005F0E6A"/>
    <w:rsid w:val="005F23CF"/>
    <w:rsid w:val="005F278B"/>
    <w:rsid w:val="005F301D"/>
    <w:rsid w:val="005F39CB"/>
    <w:rsid w:val="005F3A88"/>
    <w:rsid w:val="005F3D55"/>
    <w:rsid w:val="005F5A65"/>
    <w:rsid w:val="005F5F66"/>
    <w:rsid w:val="005F7694"/>
    <w:rsid w:val="00602074"/>
    <w:rsid w:val="00602BA4"/>
    <w:rsid w:val="006030E4"/>
    <w:rsid w:val="006036DE"/>
    <w:rsid w:val="00603F69"/>
    <w:rsid w:val="00604140"/>
    <w:rsid w:val="00604DB3"/>
    <w:rsid w:val="0060655F"/>
    <w:rsid w:val="00606F37"/>
    <w:rsid w:val="00611B8E"/>
    <w:rsid w:val="00611ECA"/>
    <w:rsid w:val="006122CE"/>
    <w:rsid w:val="00613C31"/>
    <w:rsid w:val="0061555F"/>
    <w:rsid w:val="00615854"/>
    <w:rsid w:val="006160E5"/>
    <w:rsid w:val="00617049"/>
    <w:rsid w:val="0061738C"/>
    <w:rsid w:val="00621C00"/>
    <w:rsid w:val="006240D5"/>
    <w:rsid w:val="00626091"/>
    <w:rsid w:val="006262AE"/>
    <w:rsid w:val="00626FE2"/>
    <w:rsid w:val="00627714"/>
    <w:rsid w:val="00631703"/>
    <w:rsid w:val="00632870"/>
    <w:rsid w:val="00632A4F"/>
    <w:rsid w:val="00632DE6"/>
    <w:rsid w:val="006330B4"/>
    <w:rsid w:val="00633E46"/>
    <w:rsid w:val="00634D16"/>
    <w:rsid w:val="00635024"/>
    <w:rsid w:val="006355B1"/>
    <w:rsid w:val="0063660F"/>
    <w:rsid w:val="0063692B"/>
    <w:rsid w:val="006371CB"/>
    <w:rsid w:val="00637695"/>
    <w:rsid w:val="00640500"/>
    <w:rsid w:val="00640D76"/>
    <w:rsid w:val="006426F3"/>
    <w:rsid w:val="006433A8"/>
    <w:rsid w:val="00643F35"/>
    <w:rsid w:val="00644492"/>
    <w:rsid w:val="00644606"/>
    <w:rsid w:val="00644963"/>
    <w:rsid w:val="00644F47"/>
    <w:rsid w:val="00646017"/>
    <w:rsid w:val="006468EB"/>
    <w:rsid w:val="00646953"/>
    <w:rsid w:val="006474AF"/>
    <w:rsid w:val="00647642"/>
    <w:rsid w:val="00650F96"/>
    <w:rsid w:val="006511D7"/>
    <w:rsid w:val="006533B3"/>
    <w:rsid w:val="006535F2"/>
    <w:rsid w:val="0065366E"/>
    <w:rsid w:val="006540EF"/>
    <w:rsid w:val="006541CF"/>
    <w:rsid w:val="00655164"/>
    <w:rsid w:val="00655C87"/>
    <w:rsid w:val="00656332"/>
    <w:rsid w:val="0065684B"/>
    <w:rsid w:val="0065727C"/>
    <w:rsid w:val="006578DE"/>
    <w:rsid w:val="00660956"/>
    <w:rsid w:val="00660F38"/>
    <w:rsid w:val="00661418"/>
    <w:rsid w:val="00661666"/>
    <w:rsid w:val="006623CB"/>
    <w:rsid w:val="006631DD"/>
    <w:rsid w:val="00663353"/>
    <w:rsid w:val="006634C3"/>
    <w:rsid w:val="006637A2"/>
    <w:rsid w:val="006647B0"/>
    <w:rsid w:val="006659E8"/>
    <w:rsid w:val="006662AE"/>
    <w:rsid w:val="006662D7"/>
    <w:rsid w:val="0066699E"/>
    <w:rsid w:val="00666FD8"/>
    <w:rsid w:val="00667E26"/>
    <w:rsid w:val="0067000C"/>
    <w:rsid w:val="006707F9"/>
    <w:rsid w:val="00671168"/>
    <w:rsid w:val="00672DDE"/>
    <w:rsid w:val="00672FF4"/>
    <w:rsid w:val="00673AEA"/>
    <w:rsid w:val="006745DB"/>
    <w:rsid w:val="006746FD"/>
    <w:rsid w:val="00674892"/>
    <w:rsid w:val="00676ADC"/>
    <w:rsid w:val="00676BE6"/>
    <w:rsid w:val="00677E44"/>
    <w:rsid w:val="006802D4"/>
    <w:rsid w:val="0068152D"/>
    <w:rsid w:val="00683CBE"/>
    <w:rsid w:val="0068620D"/>
    <w:rsid w:val="006879DB"/>
    <w:rsid w:val="00687D4E"/>
    <w:rsid w:val="00692143"/>
    <w:rsid w:val="00692680"/>
    <w:rsid w:val="00692A17"/>
    <w:rsid w:val="00692A27"/>
    <w:rsid w:val="0069308C"/>
    <w:rsid w:val="00694517"/>
    <w:rsid w:val="00694812"/>
    <w:rsid w:val="006950FD"/>
    <w:rsid w:val="00695A05"/>
    <w:rsid w:val="00695D75"/>
    <w:rsid w:val="00695D8D"/>
    <w:rsid w:val="00696419"/>
    <w:rsid w:val="00696673"/>
    <w:rsid w:val="00696817"/>
    <w:rsid w:val="00696F62"/>
    <w:rsid w:val="006970FB"/>
    <w:rsid w:val="00697237"/>
    <w:rsid w:val="00697BCD"/>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28B0"/>
    <w:rsid w:val="006B38DD"/>
    <w:rsid w:val="006B4C12"/>
    <w:rsid w:val="006B57D4"/>
    <w:rsid w:val="006B6873"/>
    <w:rsid w:val="006B781F"/>
    <w:rsid w:val="006B7E04"/>
    <w:rsid w:val="006C30ED"/>
    <w:rsid w:val="006C3B9A"/>
    <w:rsid w:val="006C3C64"/>
    <w:rsid w:val="006C4647"/>
    <w:rsid w:val="006C4A87"/>
    <w:rsid w:val="006C5746"/>
    <w:rsid w:val="006C6CE9"/>
    <w:rsid w:val="006C6DEE"/>
    <w:rsid w:val="006C73A9"/>
    <w:rsid w:val="006D1565"/>
    <w:rsid w:val="006D16AB"/>
    <w:rsid w:val="006D16FE"/>
    <w:rsid w:val="006D227C"/>
    <w:rsid w:val="006D2858"/>
    <w:rsid w:val="006D3410"/>
    <w:rsid w:val="006D3589"/>
    <w:rsid w:val="006D3EB0"/>
    <w:rsid w:val="006D4F9E"/>
    <w:rsid w:val="006D50BB"/>
    <w:rsid w:val="006D56C8"/>
    <w:rsid w:val="006D76C0"/>
    <w:rsid w:val="006E1889"/>
    <w:rsid w:val="006E1985"/>
    <w:rsid w:val="006E27B6"/>
    <w:rsid w:val="006E2A1E"/>
    <w:rsid w:val="006E33FC"/>
    <w:rsid w:val="006E428C"/>
    <w:rsid w:val="006E4F6A"/>
    <w:rsid w:val="006E4F97"/>
    <w:rsid w:val="006E749E"/>
    <w:rsid w:val="006F379A"/>
    <w:rsid w:val="006F3EC5"/>
    <w:rsid w:val="006F4A38"/>
    <w:rsid w:val="006F6CA9"/>
    <w:rsid w:val="0070051E"/>
    <w:rsid w:val="00701B47"/>
    <w:rsid w:val="00701E14"/>
    <w:rsid w:val="00702F24"/>
    <w:rsid w:val="00703878"/>
    <w:rsid w:val="007046C1"/>
    <w:rsid w:val="00705A38"/>
    <w:rsid w:val="00706122"/>
    <w:rsid w:val="007061A5"/>
    <w:rsid w:val="007067D8"/>
    <w:rsid w:val="00706CC2"/>
    <w:rsid w:val="007119F3"/>
    <w:rsid w:val="00711ACA"/>
    <w:rsid w:val="00711C55"/>
    <w:rsid w:val="00711F6A"/>
    <w:rsid w:val="0071528F"/>
    <w:rsid w:val="00715BE4"/>
    <w:rsid w:val="007161A4"/>
    <w:rsid w:val="00716E37"/>
    <w:rsid w:val="007176DD"/>
    <w:rsid w:val="00720A81"/>
    <w:rsid w:val="00720EDA"/>
    <w:rsid w:val="00721B01"/>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A52"/>
    <w:rsid w:val="0073529A"/>
    <w:rsid w:val="00735CE1"/>
    <w:rsid w:val="00735F10"/>
    <w:rsid w:val="00737ED6"/>
    <w:rsid w:val="007409BD"/>
    <w:rsid w:val="00740E3A"/>
    <w:rsid w:val="00741512"/>
    <w:rsid w:val="00742C1C"/>
    <w:rsid w:val="00744D1C"/>
    <w:rsid w:val="00744DDD"/>
    <w:rsid w:val="00745263"/>
    <w:rsid w:val="007465DE"/>
    <w:rsid w:val="007474CC"/>
    <w:rsid w:val="00750CAB"/>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625D3"/>
    <w:rsid w:val="00762E34"/>
    <w:rsid w:val="00763428"/>
    <w:rsid w:val="00763967"/>
    <w:rsid w:val="00763C88"/>
    <w:rsid w:val="0076410F"/>
    <w:rsid w:val="007647E0"/>
    <w:rsid w:val="00764E87"/>
    <w:rsid w:val="00765152"/>
    <w:rsid w:val="00765A9E"/>
    <w:rsid w:val="00766C3A"/>
    <w:rsid w:val="00771463"/>
    <w:rsid w:val="0077201B"/>
    <w:rsid w:val="0077389F"/>
    <w:rsid w:val="00773DE5"/>
    <w:rsid w:val="0077415F"/>
    <w:rsid w:val="00774FBD"/>
    <w:rsid w:val="00774FE2"/>
    <w:rsid w:val="00775C73"/>
    <w:rsid w:val="007770CF"/>
    <w:rsid w:val="0078049F"/>
    <w:rsid w:val="007809ED"/>
    <w:rsid w:val="00782F4F"/>
    <w:rsid w:val="00783105"/>
    <w:rsid w:val="00783F83"/>
    <w:rsid w:val="00784962"/>
    <w:rsid w:val="00784EF5"/>
    <w:rsid w:val="00784FC1"/>
    <w:rsid w:val="00785656"/>
    <w:rsid w:val="00786F88"/>
    <w:rsid w:val="007878A8"/>
    <w:rsid w:val="00787AB6"/>
    <w:rsid w:val="00787C2A"/>
    <w:rsid w:val="00787D87"/>
    <w:rsid w:val="00790786"/>
    <w:rsid w:val="0079186C"/>
    <w:rsid w:val="00792218"/>
    <w:rsid w:val="00792420"/>
    <w:rsid w:val="00792646"/>
    <w:rsid w:val="00792C0D"/>
    <w:rsid w:val="007945ED"/>
    <w:rsid w:val="00795749"/>
    <w:rsid w:val="00796B47"/>
    <w:rsid w:val="00797095"/>
    <w:rsid w:val="007975FD"/>
    <w:rsid w:val="00797F83"/>
    <w:rsid w:val="007A02A0"/>
    <w:rsid w:val="007A12BC"/>
    <w:rsid w:val="007A1DE6"/>
    <w:rsid w:val="007A2389"/>
    <w:rsid w:val="007A27FC"/>
    <w:rsid w:val="007A2FFB"/>
    <w:rsid w:val="007A4B50"/>
    <w:rsid w:val="007A5BEA"/>
    <w:rsid w:val="007A64C0"/>
    <w:rsid w:val="007B06A2"/>
    <w:rsid w:val="007B126D"/>
    <w:rsid w:val="007B1E08"/>
    <w:rsid w:val="007B20DA"/>
    <w:rsid w:val="007B3652"/>
    <w:rsid w:val="007B516B"/>
    <w:rsid w:val="007B5542"/>
    <w:rsid w:val="007B761F"/>
    <w:rsid w:val="007C0902"/>
    <w:rsid w:val="007C11E3"/>
    <w:rsid w:val="007C19ED"/>
    <w:rsid w:val="007C251F"/>
    <w:rsid w:val="007C2697"/>
    <w:rsid w:val="007C2B12"/>
    <w:rsid w:val="007C2B31"/>
    <w:rsid w:val="007C3433"/>
    <w:rsid w:val="007C4884"/>
    <w:rsid w:val="007C624D"/>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678D"/>
    <w:rsid w:val="007D6E74"/>
    <w:rsid w:val="007D73E9"/>
    <w:rsid w:val="007D7EB2"/>
    <w:rsid w:val="007E00EB"/>
    <w:rsid w:val="007E01F0"/>
    <w:rsid w:val="007E1D1B"/>
    <w:rsid w:val="007E32D6"/>
    <w:rsid w:val="007E3705"/>
    <w:rsid w:val="007E3A0A"/>
    <w:rsid w:val="007E515A"/>
    <w:rsid w:val="007E5802"/>
    <w:rsid w:val="007E7FD2"/>
    <w:rsid w:val="007F182E"/>
    <w:rsid w:val="007F58E6"/>
    <w:rsid w:val="007F5BAE"/>
    <w:rsid w:val="007F6C9D"/>
    <w:rsid w:val="007F6DE5"/>
    <w:rsid w:val="007F6F05"/>
    <w:rsid w:val="008001D5"/>
    <w:rsid w:val="00802066"/>
    <w:rsid w:val="00802254"/>
    <w:rsid w:val="00802ADF"/>
    <w:rsid w:val="00802C13"/>
    <w:rsid w:val="008033A4"/>
    <w:rsid w:val="008033AB"/>
    <w:rsid w:val="00803844"/>
    <w:rsid w:val="0080429F"/>
    <w:rsid w:val="00804394"/>
    <w:rsid w:val="00804B71"/>
    <w:rsid w:val="00804C06"/>
    <w:rsid w:val="008053DE"/>
    <w:rsid w:val="008057D4"/>
    <w:rsid w:val="00806AA7"/>
    <w:rsid w:val="00806AEF"/>
    <w:rsid w:val="0081140B"/>
    <w:rsid w:val="008121DF"/>
    <w:rsid w:val="00812211"/>
    <w:rsid w:val="00812A85"/>
    <w:rsid w:val="00813612"/>
    <w:rsid w:val="00815C8E"/>
    <w:rsid w:val="00815CB9"/>
    <w:rsid w:val="00816411"/>
    <w:rsid w:val="00816670"/>
    <w:rsid w:val="00816A04"/>
    <w:rsid w:val="008178FA"/>
    <w:rsid w:val="00817A87"/>
    <w:rsid w:val="00820143"/>
    <w:rsid w:val="00820226"/>
    <w:rsid w:val="008204DA"/>
    <w:rsid w:val="00821B46"/>
    <w:rsid w:val="00821FA5"/>
    <w:rsid w:val="00825299"/>
    <w:rsid w:val="0082570E"/>
    <w:rsid w:val="0083016B"/>
    <w:rsid w:val="008309BD"/>
    <w:rsid w:val="00830AD7"/>
    <w:rsid w:val="00831CCC"/>
    <w:rsid w:val="008322B1"/>
    <w:rsid w:val="00832A5C"/>
    <w:rsid w:val="008340BD"/>
    <w:rsid w:val="00834E8E"/>
    <w:rsid w:val="00835806"/>
    <w:rsid w:val="00835E19"/>
    <w:rsid w:val="008367E1"/>
    <w:rsid w:val="0083688D"/>
    <w:rsid w:val="008373EC"/>
    <w:rsid w:val="0083794F"/>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BF"/>
    <w:rsid w:val="008567FD"/>
    <w:rsid w:val="00856A6C"/>
    <w:rsid w:val="0085724E"/>
    <w:rsid w:val="0086006C"/>
    <w:rsid w:val="00860517"/>
    <w:rsid w:val="0086156D"/>
    <w:rsid w:val="008616D3"/>
    <w:rsid w:val="008626E8"/>
    <w:rsid w:val="008636FD"/>
    <w:rsid w:val="00865BA1"/>
    <w:rsid w:val="008664BC"/>
    <w:rsid w:val="00866EDB"/>
    <w:rsid w:val="00870E35"/>
    <w:rsid w:val="0087104A"/>
    <w:rsid w:val="00871D3A"/>
    <w:rsid w:val="0087287C"/>
    <w:rsid w:val="00874BEE"/>
    <w:rsid w:val="00875DD0"/>
    <w:rsid w:val="008771CD"/>
    <w:rsid w:val="008805CA"/>
    <w:rsid w:val="00882EB0"/>
    <w:rsid w:val="00883DC7"/>
    <w:rsid w:val="008845D9"/>
    <w:rsid w:val="00885930"/>
    <w:rsid w:val="00886EE4"/>
    <w:rsid w:val="00887847"/>
    <w:rsid w:val="00887EF7"/>
    <w:rsid w:val="00891563"/>
    <w:rsid w:val="0089170F"/>
    <w:rsid w:val="008918A2"/>
    <w:rsid w:val="00892993"/>
    <w:rsid w:val="00893309"/>
    <w:rsid w:val="00893C8C"/>
    <w:rsid w:val="008944ED"/>
    <w:rsid w:val="00894A8A"/>
    <w:rsid w:val="008950DB"/>
    <w:rsid w:val="008A05B3"/>
    <w:rsid w:val="008A0950"/>
    <w:rsid w:val="008A1C1B"/>
    <w:rsid w:val="008A2463"/>
    <w:rsid w:val="008A2EC1"/>
    <w:rsid w:val="008A51AE"/>
    <w:rsid w:val="008A69C1"/>
    <w:rsid w:val="008A7A74"/>
    <w:rsid w:val="008A7F45"/>
    <w:rsid w:val="008A7FDE"/>
    <w:rsid w:val="008B283C"/>
    <w:rsid w:val="008B3FE5"/>
    <w:rsid w:val="008B4258"/>
    <w:rsid w:val="008B493E"/>
    <w:rsid w:val="008B51FA"/>
    <w:rsid w:val="008B57CE"/>
    <w:rsid w:val="008B68A8"/>
    <w:rsid w:val="008B771E"/>
    <w:rsid w:val="008C010C"/>
    <w:rsid w:val="008C0C84"/>
    <w:rsid w:val="008C0D96"/>
    <w:rsid w:val="008C2D84"/>
    <w:rsid w:val="008C3E19"/>
    <w:rsid w:val="008C42F3"/>
    <w:rsid w:val="008C5169"/>
    <w:rsid w:val="008C5F26"/>
    <w:rsid w:val="008C6075"/>
    <w:rsid w:val="008C6843"/>
    <w:rsid w:val="008C6A2B"/>
    <w:rsid w:val="008C77B8"/>
    <w:rsid w:val="008D0319"/>
    <w:rsid w:val="008D11BF"/>
    <w:rsid w:val="008D18D1"/>
    <w:rsid w:val="008D1FB8"/>
    <w:rsid w:val="008D22FC"/>
    <w:rsid w:val="008D29C5"/>
    <w:rsid w:val="008D3615"/>
    <w:rsid w:val="008D3F4B"/>
    <w:rsid w:val="008D477B"/>
    <w:rsid w:val="008D4EF4"/>
    <w:rsid w:val="008D569D"/>
    <w:rsid w:val="008D5AD7"/>
    <w:rsid w:val="008D6700"/>
    <w:rsid w:val="008D7003"/>
    <w:rsid w:val="008E3498"/>
    <w:rsid w:val="008E3704"/>
    <w:rsid w:val="008E4396"/>
    <w:rsid w:val="008E4616"/>
    <w:rsid w:val="008E4BD1"/>
    <w:rsid w:val="008E50A0"/>
    <w:rsid w:val="008E5E3A"/>
    <w:rsid w:val="008F0B0B"/>
    <w:rsid w:val="008F0D64"/>
    <w:rsid w:val="008F1306"/>
    <w:rsid w:val="008F1657"/>
    <w:rsid w:val="008F2408"/>
    <w:rsid w:val="008F3545"/>
    <w:rsid w:val="008F35F7"/>
    <w:rsid w:val="008F395B"/>
    <w:rsid w:val="008F41EA"/>
    <w:rsid w:val="008F428E"/>
    <w:rsid w:val="008F471D"/>
    <w:rsid w:val="008F4C27"/>
    <w:rsid w:val="008F4D45"/>
    <w:rsid w:val="008F6B50"/>
    <w:rsid w:val="008F73B1"/>
    <w:rsid w:val="00900125"/>
    <w:rsid w:val="00900894"/>
    <w:rsid w:val="009008DC"/>
    <w:rsid w:val="00900C47"/>
    <w:rsid w:val="00900E81"/>
    <w:rsid w:val="00900E8D"/>
    <w:rsid w:val="0090121A"/>
    <w:rsid w:val="00902FCA"/>
    <w:rsid w:val="00903D99"/>
    <w:rsid w:val="00905974"/>
    <w:rsid w:val="0090671E"/>
    <w:rsid w:val="00910233"/>
    <w:rsid w:val="00910F5B"/>
    <w:rsid w:val="00911526"/>
    <w:rsid w:val="009115AD"/>
    <w:rsid w:val="009117E6"/>
    <w:rsid w:val="00913D1C"/>
    <w:rsid w:val="00913DD3"/>
    <w:rsid w:val="00914972"/>
    <w:rsid w:val="009153BD"/>
    <w:rsid w:val="00915A2F"/>
    <w:rsid w:val="00915EC6"/>
    <w:rsid w:val="00915F5A"/>
    <w:rsid w:val="009179EA"/>
    <w:rsid w:val="00917A80"/>
    <w:rsid w:val="00922224"/>
    <w:rsid w:val="00924A4D"/>
    <w:rsid w:val="00924DB4"/>
    <w:rsid w:val="00925029"/>
    <w:rsid w:val="00925271"/>
    <w:rsid w:val="00925460"/>
    <w:rsid w:val="00926D04"/>
    <w:rsid w:val="00926E49"/>
    <w:rsid w:val="00927831"/>
    <w:rsid w:val="00930173"/>
    <w:rsid w:val="0093030E"/>
    <w:rsid w:val="00930C85"/>
    <w:rsid w:val="0093163B"/>
    <w:rsid w:val="00931D8F"/>
    <w:rsid w:val="00932C29"/>
    <w:rsid w:val="009346C4"/>
    <w:rsid w:val="0093496E"/>
    <w:rsid w:val="009352D9"/>
    <w:rsid w:val="00935324"/>
    <w:rsid w:val="00935DA6"/>
    <w:rsid w:val="00935E5A"/>
    <w:rsid w:val="009360A5"/>
    <w:rsid w:val="00936914"/>
    <w:rsid w:val="009373D1"/>
    <w:rsid w:val="009407CD"/>
    <w:rsid w:val="009423C5"/>
    <w:rsid w:val="00943018"/>
    <w:rsid w:val="00944345"/>
    <w:rsid w:val="009449DC"/>
    <w:rsid w:val="00945770"/>
    <w:rsid w:val="009506A8"/>
    <w:rsid w:val="00951318"/>
    <w:rsid w:val="00951938"/>
    <w:rsid w:val="009521F5"/>
    <w:rsid w:val="00952A46"/>
    <w:rsid w:val="009545B6"/>
    <w:rsid w:val="0095474D"/>
    <w:rsid w:val="009549C7"/>
    <w:rsid w:val="00954E15"/>
    <w:rsid w:val="00955816"/>
    <w:rsid w:val="00955FEA"/>
    <w:rsid w:val="00956604"/>
    <w:rsid w:val="0095746B"/>
    <w:rsid w:val="009606E3"/>
    <w:rsid w:val="009611B0"/>
    <w:rsid w:val="009613E2"/>
    <w:rsid w:val="009634AD"/>
    <w:rsid w:val="009634EB"/>
    <w:rsid w:val="009643A9"/>
    <w:rsid w:val="0096466D"/>
    <w:rsid w:val="00965F79"/>
    <w:rsid w:val="00966100"/>
    <w:rsid w:val="0096760D"/>
    <w:rsid w:val="0097060A"/>
    <w:rsid w:val="00970F63"/>
    <w:rsid w:val="009718E6"/>
    <w:rsid w:val="00971949"/>
    <w:rsid w:val="009726A3"/>
    <w:rsid w:val="00972DCA"/>
    <w:rsid w:val="009732F7"/>
    <w:rsid w:val="00973DEE"/>
    <w:rsid w:val="009743C2"/>
    <w:rsid w:val="009750BD"/>
    <w:rsid w:val="0097619D"/>
    <w:rsid w:val="0097696B"/>
    <w:rsid w:val="00980088"/>
    <w:rsid w:val="009800F1"/>
    <w:rsid w:val="0098014E"/>
    <w:rsid w:val="00980B6D"/>
    <w:rsid w:val="009818A3"/>
    <w:rsid w:val="0098266C"/>
    <w:rsid w:val="009826E6"/>
    <w:rsid w:val="00982B7A"/>
    <w:rsid w:val="0098322B"/>
    <w:rsid w:val="009833B3"/>
    <w:rsid w:val="00983B8C"/>
    <w:rsid w:val="0098415D"/>
    <w:rsid w:val="009842C2"/>
    <w:rsid w:val="00984A05"/>
    <w:rsid w:val="00985C21"/>
    <w:rsid w:val="00986EF6"/>
    <w:rsid w:val="009871A3"/>
    <w:rsid w:val="00987955"/>
    <w:rsid w:val="00990AA5"/>
    <w:rsid w:val="0099155A"/>
    <w:rsid w:val="0099167B"/>
    <w:rsid w:val="00991AFB"/>
    <w:rsid w:val="0099204B"/>
    <w:rsid w:val="0099227E"/>
    <w:rsid w:val="009932B2"/>
    <w:rsid w:val="009935AD"/>
    <w:rsid w:val="009942C7"/>
    <w:rsid w:val="00994355"/>
    <w:rsid w:val="009945B0"/>
    <w:rsid w:val="009953F6"/>
    <w:rsid w:val="009954E5"/>
    <w:rsid w:val="0099553D"/>
    <w:rsid w:val="00995671"/>
    <w:rsid w:val="00995C20"/>
    <w:rsid w:val="00996951"/>
    <w:rsid w:val="00996A34"/>
    <w:rsid w:val="00996DA6"/>
    <w:rsid w:val="00996DF2"/>
    <w:rsid w:val="009972B2"/>
    <w:rsid w:val="009A08B0"/>
    <w:rsid w:val="009A11BD"/>
    <w:rsid w:val="009A3810"/>
    <w:rsid w:val="009A3C83"/>
    <w:rsid w:val="009A3E82"/>
    <w:rsid w:val="009A4064"/>
    <w:rsid w:val="009A4A87"/>
    <w:rsid w:val="009A5015"/>
    <w:rsid w:val="009A59F0"/>
    <w:rsid w:val="009A711E"/>
    <w:rsid w:val="009A7AF1"/>
    <w:rsid w:val="009B139E"/>
    <w:rsid w:val="009B15AA"/>
    <w:rsid w:val="009B1783"/>
    <w:rsid w:val="009B1E28"/>
    <w:rsid w:val="009B319A"/>
    <w:rsid w:val="009B3550"/>
    <w:rsid w:val="009B3657"/>
    <w:rsid w:val="009B39A7"/>
    <w:rsid w:val="009B6569"/>
    <w:rsid w:val="009C1630"/>
    <w:rsid w:val="009C1FB7"/>
    <w:rsid w:val="009C201D"/>
    <w:rsid w:val="009C240F"/>
    <w:rsid w:val="009C2882"/>
    <w:rsid w:val="009C3A98"/>
    <w:rsid w:val="009C5A52"/>
    <w:rsid w:val="009C604A"/>
    <w:rsid w:val="009C617D"/>
    <w:rsid w:val="009C61FF"/>
    <w:rsid w:val="009C686E"/>
    <w:rsid w:val="009C6F45"/>
    <w:rsid w:val="009D019E"/>
    <w:rsid w:val="009D0C2D"/>
    <w:rsid w:val="009D1213"/>
    <w:rsid w:val="009D1362"/>
    <w:rsid w:val="009D174C"/>
    <w:rsid w:val="009D1CFE"/>
    <w:rsid w:val="009D2EAF"/>
    <w:rsid w:val="009D4502"/>
    <w:rsid w:val="009D4CCB"/>
    <w:rsid w:val="009D72F8"/>
    <w:rsid w:val="009E0138"/>
    <w:rsid w:val="009E15E7"/>
    <w:rsid w:val="009E1F8A"/>
    <w:rsid w:val="009E389E"/>
    <w:rsid w:val="009E6C90"/>
    <w:rsid w:val="009E7040"/>
    <w:rsid w:val="009E75AD"/>
    <w:rsid w:val="009E7A5A"/>
    <w:rsid w:val="009E7EF2"/>
    <w:rsid w:val="009F08C5"/>
    <w:rsid w:val="009F230C"/>
    <w:rsid w:val="009F2F41"/>
    <w:rsid w:val="009F3741"/>
    <w:rsid w:val="009F44C2"/>
    <w:rsid w:val="009F4627"/>
    <w:rsid w:val="009F467E"/>
    <w:rsid w:val="009F5C48"/>
    <w:rsid w:val="009F6C3F"/>
    <w:rsid w:val="009F7832"/>
    <w:rsid w:val="009F7B45"/>
    <w:rsid w:val="00A011EC"/>
    <w:rsid w:val="00A01B30"/>
    <w:rsid w:val="00A02501"/>
    <w:rsid w:val="00A03CAF"/>
    <w:rsid w:val="00A06080"/>
    <w:rsid w:val="00A06A7C"/>
    <w:rsid w:val="00A070DB"/>
    <w:rsid w:val="00A1019D"/>
    <w:rsid w:val="00A1043F"/>
    <w:rsid w:val="00A1057A"/>
    <w:rsid w:val="00A105DD"/>
    <w:rsid w:val="00A12E91"/>
    <w:rsid w:val="00A12FC7"/>
    <w:rsid w:val="00A13881"/>
    <w:rsid w:val="00A13B49"/>
    <w:rsid w:val="00A13BB9"/>
    <w:rsid w:val="00A13F2C"/>
    <w:rsid w:val="00A14E7F"/>
    <w:rsid w:val="00A16CBE"/>
    <w:rsid w:val="00A16D5B"/>
    <w:rsid w:val="00A17DB2"/>
    <w:rsid w:val="00A17DBF"/>
    <w:rsid w:val="00A20090"/>
    <w:rsid w:val="00A200E9"/>
    <w:rsid w:val="00A2021B"/>
    <w:rsid w:val="00A2023A"/>
    <w:rsid w:val="00A209D6"/>
    <w:rsid w:val="00A215D6"/>
    <w:rsid w:val="00A21BC9"/>
    <w:rsid w:val="00A21C8B"/>
    <w:rsid w:val="00A21D86"/>
    <w:rsid w:val="00A22B10"/>
    <w:rsid w:val="00A25383"/>
    <w:rsid w:val="00A26759"/>
    <w:rsid w:val="00A27DCF"/>
    <w:rsid w:val="00A33641"/>
    <w:rsid w:val="00A33ED1"/>
    <w:rsid w:val="00A34AB0"/>
    <w:rsid w:val="00A35601"/>
    <w:rsid w:val="00A3568C"/>
    <w:rsid w:val="00A37051"/>
    <w:rsid w:val="00A374DC"/>
    <w:rsid w:val="00A377D6"/>
    <w:rsid w:val="00A41310"/>
    <w:rsid w:val="00A414F0"/>
    <w:rsid w:val="00A41A6F"/>
    <w:rsid w:val="00A4273C"/>
    <w:rsid w:val="00A42A01"/>
    <w:rsid w:val="00A42C52"/>
    <w:rsid w:val="00A42F74"/>
    <w:rsid w:val="00A44525"/>
    <w:rsid w:val="00A44730"/>
    <w:rsid w:val="00A47219"/>
    <w:rsid w:val="00A47DBA"/>
    <w:rsid w:val="00A51E58"/>
    <w:rsid w:val="00A5200A"/>
    <w:rsid w:val="00A52602"/>
    <w:rsid w:val="00A52E79"/>
    <w:rsid w:val="00A5414C"/>
    <w:rsid w:val="00A54475"/>
    <w:rsid w:val="00A54771"/>
    <w:rsid w:val="00A55197"/>
    <w:rsid w:val="00A5558A"/>
    <w:rsid w:val="00A5703F"/>
    <w:rsid w:val="00A57996"/>
    <w:rsid w:val="00A60079"/>
    <w:rsid w:val="00A60A2F"/>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63B2"/>
    <w:rsid w:val="00A7689E"/>
    <w:rsid w:val="00A76D17"/>
    <w:rsid w:val="00A805A8"/>
    <w:rsid w:val="00A80AB5"/>
    <w:rsid w:val="00A80D6F"/>
    <w:rsid w:val="00A81AB4"/>
    <w:rsid w:val="00A82676"/>
    <w:rsid w:val="00A82A8D"/>
    <w:rsid w:val="00A82DEF"/>
    <w:rsid w:val="00A830AA"/>
    <w:rsid w:val="00A83212"/>
    <w:rsid w:val="00A838ED"/>
    <w:rsid w:val="00A83D6E"/>
    <w:rsid w:val="00A8460A"/>
    <w:rsid w:val="00A847EF"/>
    <w:rsid w:val="00A8664C"/>
    <w:rsid w:val="00A8681E"/>
    <w:rsid w:val="00A86FA0"/>
    <w:rsid w:val="00A912BF"/>
    <w:rsid w:val="00A92ABD"/>
    <w:rsid w:val="00A92ED8"/>
    <w:rsid w:val="00A950A3"/>
    <w:rsid w:val="00A951A7"/>
    <w:rsid w:val="00A951E0"/>
    <w:rsid w:val="00A96B2B"/>
    <w:rsid w:val="00A96DE7"/>
    <w:rsid w:val="00A96F50"/>
    <w:rsid w:val="00A97E14"/>
    <w:rsid w:val="00AA0E21"/>
    <w:rsid w:val="00AA1352"/>
    <w:rsid w:val="00AA2776"/>
    <w:rsid w:val="00AA3973"/>
    <w:rsid w:val="00AA4421"/>
    <w:rsid w:val="00AA4B45"/>
    <w:rsid w:val="00AA51AC"/>
    <w:rsid w:val="00AA520E"/>
    <w:rsid w:val="00AA5621"/>
    <w:rsid w:val="00AA5724"/>
    <w:rsid w:val="00AA5A16"/>
    <w:rsid w:val="00AA5E3D"/>
    <w:rsid w:val="00AA61C8"/>
    <w:rsid w:val="00AA6D94"/>
    <w:rsid w:val="00AA7763"/>
    <w:rsid w:val="00AA77F9"/>
    <w:rsid w:val="00AA7948"/>
    <w:rsid w:val="00AA7CAA"/>
    <w:rsid w:val="00AB0A15"/>
    <w:rsid w:val="00AB1689"/>
    <w:rsid w:val="00AB1A80"/>
    <w:rsid w:val="00AB1A82"/>
    <w:rsid w:val="00AB2F7A"/>
    <w:rsid w:val="00AB3A32"/>
    <w:rsid w:val="00AB3A5A"/>
    <w:rsid w:val="00AB4E08"/>
    <w:rsid w:val="00AB533E"/>
    <w:rsid w:val="00AB6D64"/>
    <w:rsid w:val="00AB78D9"/>
    <w:rsid w:val="00AB7D37"/>
    <w:rsid w:val="00AB7E0D"/>
    <w:rsid w:val="00AC15CF"/>
    <w:rsid w:val="00AC2716"/>
    <w:rsid w:val="00AC32E5"/>
    <w:rsid w:val="00AC3A5E"/>
    <w:rsid w:val="00AC3CEC"/>
    <w:rsid w:val="00AC3E26"/>
    <w:rsid w:val="00AC4A27"/>
    <w:rsid w:val="00AC590F"/>
    <w:rsid w:val="00AC5E57"/>
    <w:rsid w:val="00AC6CF9"/>
    <w:rsid w:val="00AC6DCE"/>
    <w:rsid w:val="00AC6F97"/>
    <w:rsid w:val="00AC71F2"/>
    <w:rsid w:val="00AC740C"/>
    <w:rsid w:val="00AD08CA"/>
    <w:rsid w:val="00AD1448"/>
    <w:rsid w:val="00AD3431"/>
    <w:rsid w:val="00AD3A85"/>
    <w:rsid w:val="00AD3B1A"/>
    <w:rsid w:val="00AD3E59"/>
    <w:rsid w:val="00AD450A"/>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F26"/>
    <w:rsid w:val="00AF14E5"/>
    <w:rsid w:val="00AF2755"/>
    <w:rsid w:val="00AF4549"/>
    <w:rsid w:val="00AF4995"/>
    <w:rsid w:val="00AF4E89"/>
    <w:rsid w:val="00AF6253"/>
    <w:rsid w:val="00AF79A4"/>
    <w:rsid w:val="00B00976"/>
    <w:rsid w:val="00B0118D"/>
    <w:rsid w:val="00B01747"/>
    <w:rsid w:val="00B01D5D"/>
    <w:rsid w:val="00B02572"/>
    <w:rsid w:val="00B02826"/>
    <w:rsid w:val="00B030E8"/>
    <w:rsid w:val="00B042B7"/>
    <w:rsid w:val="00B04B1E"/>
    <w:rsid w:val="00B04B30"/>
    <w:rsid w:val="00B056BB"/>
    <w:rsid w:val="00B05F8D"/>
    <w:rsid w:val="00B10069"/>
    <w:rsid w:val="00B1153F"/>
    <w:rsid w:val="00B12857"/>
    <w:rsid w:val="00B137B2"/>
    <w:rsid w:val="00B140B9"/>
    <w:rsid w:val="00B14C08"/>
    <w:rsid w:val="00B15615"/>
    <w:rsid w:val="00B16663"/>
    <w:rsid w:val="00B1677F"/>
    <w:rsid w:val="00B16947"/>
    <w:rsid w:val="00B174B3"/>
    <w:rsid w:val="00B17C45"/>
    <w:rsid w:val="00B202B8"/>
    <w:rsid w:val="00B223BB"/>
    <w:rsid w:val="00B22409"/>
    <w:rsid w:val="00B22F14"/>
    <w:rsid w:val="00B24334"/>
    <w:rsid w:val="00B2592A"/>
    <w:rsid w:val="00B25EE8"/>
    <w:rsid w:val="00B2656F"/>
    <w:rsid w:val="00B26F9C"/>
    <w:rsid w:val="00B27229"/>
    <w:rsid w:val="00B2739C"/>
    <w:rsid w:val="00B27B61"/>
    <w:rsid w:val="00B27C86"/>
    <w:rsid w:val="00B3069D"/>
    <w:rsid w:val="00B31031"/>
    <w:rsid w:val="00B31BC7"/>
    <w:rsid w:val="00B32A3F"/>
    <w:rsid w:val="00B32DA1"/>
    <w:rsid w:val="00B32EBC"/>
    <w:rsid w:val="00B3321B"/>
    <w:rsid w:val="00B33234"/>
    <w:rsid w:val="00B3449C"/>
    <w:rsid w:val="00B3461E"/>
    <w:rsid w:val="00B34BF6"/>
    <w:rsid w:val="00B36302"/>
    <w:rsid w:val="00B375FB"/>
    <w:rsid w:val="00B3761F"/>
    <w:rsid w:val="00B37928"/>
    <w:rsid w:val="00B420A5"/>
    <w:rsid w:val="00B427E9"/>
    <w:rsid w:val="00B43FA7"/>
    <w:rsid w:val="00B441B7"/>
    <w:rsid w:val="00B44E3A"/>
    <w:rsid w:val="00B450C7"/>
    <w:rsid w:val="00B454DE"/>
    <w:rsid w:val="00B45A09"/>
    <w:rsid w:val="00B45DFC"/>
    <w:rsid w:val="00B46826"/>
    <w:rsid w:val="00B47B3A"/>
    <w:rsid w:val="00B50650"/>
    <w:rsid w:val="00B50662"/>
    <w:rsid w:val="00B50727"/>
    <w:rsid w:val="00B519E9"/>
    <w:rsid w:val="00B522C1"/>
    <w:rsid w:val="00B52B72"/>
    <w:rsid w:val="00B52C9E"/>
    <w:rsid w:val="00B537DB"/>
    <w:rsid w:val="00B53D0F"/>
    <w:rsid w:val="00B540CB"/>
    <w:rsid w:val="00B5492F"/>
    <w:rsid w:val="00B56EAD"/>
    <w:rsid w:val="00B570DE"/>
    <w:rsid w:val="00B572A6"/>
    <w:rsid w:val="00B5739A"/>
    <w:rsid w:val="00B57789"/>
    <w:rsid w:val="00B579EC"/>
    <w:rsid w:val="00B602C7"/>
    <w:rsid w:val="00B607DF"/>
    <w:rsid w:val="00B61527"/>
    <w:rsid w:val="00B616F5"/>
    <w:rsid w:val="00B62191"/>
    <w:rsid w:val="00B6251A"/>
    <w:rsid w:val="00B62DF9"/>
    <w:rsid w:val="00B65AFB"/>
    <w:rsid w:val="00B66DC4"/>
    <w:rsid w:val="00B6783D"/>
    <w:rsid w:val="00B70C52"/>
    <w:rsid w:val="00B71E79"/>
    <w:rsid w:val="00B72F6C"/>
    <w:rsid w:val="00B734C5"/>
    <w:rsid w:val="00B7357C"/>
    <w:rsid w:val="00B75C36"/>
    <w:rsid w:val="00B801FB"/>
    <w:rsid w:val="00B848CD"/>
    <w:rsid w:val="00B84961"/>
    <w:rsid w:val="00B84DBA"/>
    <w:rsid w:val="00B85F49"/>
    <w:rsid w:val="00B86169"/>
    <w:rsid w:val="00B86173"/>
    <w:rsid w:val="00B86808"/>
    <w:rsid w:val="00B868D5"/>
    <w:rsid w:val="00B87F20"/>
    <w:rsid w:val="00B92472"/>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5E5"/>
    <w:rsid w:val="00BA771B"/>
    <w:rsid w:val="00BB00B1"/>
    <w:rsid w:val="00BB0563"/>
    <w:rsid w:val="00BB0BED"/>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352E"/>
    <w:rsid w:val="00BC3592"/>
    <w:rsid w:val="00BC3BC2"/>
    <w:rsid w:val="00BC3D15"/>
    <w:rsid w:val="00BC4301"/>
    <w:rsid w:val="00BC448E"/>
    <w:rsid w:val="00BC4599"/>
    <w:rsid w:val="00BC57A5"/>
    <w:rsid w:val="00BC6C51"/>
    <w:rsid w:val="00BC7200"/>
    <w:rsid w:val="00BC738F"/>
    <w:rsid w:val="00BC7761"/>
    <w:rsid w:val="00BC7B50"/>
    <w:rsid w:val="00BD051A"/>
    <w:rsid w:val="00BD071A"/>
    <w:rsid w:val="00BD117B"/>
    <w:rsid w:val="00BD1692"/>
    <w:rsid w:val="00BD171F"/>
    <w:rsid w:val="00BD22B7"/>
    <w:rsid w:val="00BD2D2E"/>
    <w:rsid w:val="00BD2E9A"/>
    <w:rsid w:val="00BD3703"/>
    <w:rsid w:val="00BD43DD"/>
    <w:rsid w:val="00BD43EA"/>
    <w:rsid w:val="00BD6268"/>
    <w:rsid w:val="00BD7EB2"/>
    <w:rsid w:val="00BE0FF6"/>
    <w:rsid w:val="00BE1909"/>
    <w:rsid w:val="00BE21D3"/>
    <w:rsid w:val="00BE2774"/>
    <w:rsid w:val="00BE38D5"/>
    <w:rsid w:val="00BE5DC9"/>
    <w:rsid w:val="00BE6759"/>
    <w:rsid w:val="00BE7276"/>
    <w:rsid w:val="00BF140D"/>
    <w:rsid w:val="00BF38AE"/>
    <w:rsid w:val="00BF39C9"/>
    <w:rsid w:val="00BF68CF"/>
    <w:rsid w:val="00C01012"/>
    <w:rsid w:val="00C0101E"/>
    <w:rsid w:val="00C0291F"/>
    <w:rsid w:val="00C02AE0"/>
    <w:rsid w:val="00C032EE"/>
    <w:rsid w:val="00C03AF9"/>
    <w:rsid w:val="00C04225"/>
    <w:rsid w:val="00C05C5A"/>
    <w:rsid w:val="00C06B3F"/>
    <w:rsid w:val="00C07B28"/>
    <w:rsid w:val="00C10C49"/>
    <w:rsid w:val="00C118E9"/>
    <w:rsid w:val="00C12992"/>
    <w:rsid w:val="00C14072"/>
    <w:rsid w:val="00C144D8"/>
    <w:rsid w:val="00C14E44"/>
    <w:rsid w:val="00C1500B"/>
    <w:rsid w:val="00C15EC1"/>
    <w:rsid w:val="00C17CF9"/>
    <w:rsid w:val="00C20655"/>
    <w:rsid w:val="00C225E9"/>
    <w:rsid w:val="00C22D1B"/>
    <w:rsid w:val="00C2384A"/>
    <w:rsid w:val="00C24068"/>
    <w:rsid w:val="00C25668"/>
    <w:rsid w:val="00C25D37"/>
    <w:rsid w:val="00C265B9"/>
    <w:rsid w:val="00C26BA6"/>
    <w:rsid w:val="00C27B12"/>
    <w:rsid w:val="00C30EEA"/>
    <w:rsid w:val="00C31412"/>
    <w:rsid w:val="00C32485"/>
    <w:rsid w:val="00C32FEB"/>
    <w:rsid w:val="00C3354D"/>
    <w:rsid w:val="00C34A7E"/>
    <w:rsid w:val="00C353B4"/>
    <w:rsid w:val="00C35D0C"/>
    <w:rsid w:val="00C365F5"/>
    <w:rsid w:val="00C3778E"/>
    <w:rsid w:val="00C37AEA"/>
    <w:rsid w:val="00C40065"/>
    <w:rsid w:val="00C41AD3"/>
    <w:rsid w:val="00C41DAD"/>
    <w:rsid w:val="00C422EA"/>
    <w:rsid w:val="00C42C55"/>
    <w:rsid w:val="00C42DF8"/>
    <w:rsid w:val="00C43E83"/>
    <w:rsid w:val="00C4445A"/>
    <w:rsid w:val="00C44AD8"/>
    <w:rsid w:val="00C45A5F"/>
    <w:rsid w:val="00C501C5"/>
    <w:rsid w:val="00C505B7"/>
    <w:rsid w:val="00C51097"/>
    <w:rsid w:val="00C530FE"/>
    <w:rsid w:val="00C53A67"/>
    <w:rsid w:val="00C54318"/>
    <w:rsid w:val="00C5475D"/>
    <w:rsid w:val="00C54A51"/>
    <w:rsid w:val="00C552E5"/>
    <w:rsid w:val="00C55410"/>
    <w:rsid w:val="00C56F87"/>
    <w:rsid w:val="00C614C8"/>
    <w:rsid w:val="00C61555"/>
    <w:rsid w:val="00C62EB8"/>
    <w:rsid w:val="00C63A47"/>
    <w:rsid w:val="00C655A0"/>
    <w:rsid w:val="00C65B83"/>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5108"/>
    <w:rsid w:val="00C76926"/>
    <w:rsid w:val="00C7692F"/>
    <w:rsid w:val="00C77931"/>
    <w:rsid w:val="00C80A53"/>
    <w:rsid w:val="00C81106"/>
    <w:rsid w:val="00C811B6"/>
    <w:rsid w:val="00C81A53"/>
    <w:rsid w:val="00C81F9C"/>
    <w:rsid w:val="00C834E9"/>
    <w:rsid w:val="00C842AF"/>
    <w:rsid w:val="00C8518D"/>
    <w:rsid w:val="00C856AD"/>
    <w:rsid w:val="00C85E3F"/>
    <w:rsid w:val="00C86B1C"/>
    <w:rsid w:val="00C877BE"/>
    <w:rsid w:val="00C9082D"/>
    <w:rsid w:val="00C90FD8"/>
    <w:rsid w:val="00C918BE"/>
    <w:rsid w:val="00C92440"/>
    <w:rsid w:val="00C9488F"/>
    <w:rsid w:val="00C9496A"/>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654F"/>
    <w:rsid w:val="00CA6EE2"/>
    <w:rsid w:val="00CA7E77"/>
    <w:rsid w:val="00CB0E21"/>
    <w:rsid w:val="00CB0E59"/>
    <w:rsid w:val="00CB0F3D"/>
    <w:rsid w:val="00CB1CAE"/>
    <w:rsid w:val="00CB3083"/>
    <w:rsid w:val="00CB385A"/>
    <w:rsid w:val="00CB3BBD"/>
    <w:rsid w:val="00CB3F65"/>
    <w:rsid w:val="00CB483B"/>
    <w:rsid w:val="00CB4E63"/>
    <w:rsid w:val="00CB5008"/>
    <w:rsid w:val="00CB6455"/>
    <w:rsid w:val="00CB659A"/>
    <w:rsid w:val="00CB6828"/>
    <w:rsid w:val="00CB6BDA"/>
    <w:rsid w:val="00CB71B9"/>
    <w:rsid w:val="00CC09CF"/>
    <w:rsid w:val="00CC1B33"/>
    <w:rsid w:val="00CC1D5B"/>
    <w:rsid w:val="00CC2BF8"/>
    <w:rsid w:val="00CC32AF"/>
    <w:rsid w:val="00CC3741"/>
    <w:rsid w:val="00CC4AA3"/>
    <w:rsid w:val="00CC6052"/>
    <w:rsid w:val="00CC700C"/>
    <w:rsid w:val="00CC7430"/>
    <w:rsid w:val="00CC7B98"/>
    <w:rsid w:val="00CD0A9A"/>
    <w:rsid w:val="00CD13C6"/>
    <w:rsid w:val="00CD5702"/>
    <w:rsid w:val="00CD62C0"/>
    <w:rsid w:val="00CD65C8"/>
    <w:rsid w:val="00CD70E1"/>
    <w:rsid w:val="00CD7AAA"/>
    <w:rsid w:val="00CD7D65"/>
    <w:rsid w:val="00CE0C37"/>
    <w:rsid w:val="00CE1E08"/>
    <w:rsid w:val="00CE3ACA"/>
    <w:rsid w:val="00CE6B69"/>
    <w:rsid w:val="00CE7CE5"/>
    <w:rsid w:val="00CF0D5D"/>
    <w:rsid w:val="00CF0DD4"/>
    <w:rsid w:val="00CF1D1F"/>
    <w:rsid w:val="00CF2579"/>
    <w:rsid w:val="00CF26F0"/>
    <w:rsid w:val="00CF287C"/>
    <w:rsid w:val="00CF30D8"/>
    <w:rsid w:val="00CF3160"/>
    <w:rsid w:val="00CF4AD8"/>
    <w:rsid w:val="00CF4B24"/>
    <w:rsid w:val="00CF531E"/>
    <w:rsid w:val="00CF71FA"/>
    <w:rsid w:val="00D00436"/>
    <w:rsid w:val="00D00599"/>
    <w:rsid w:val="00D00874"/>
    <w:rsid w:val="00D01100"/>
    <w:rsid w:val="00D0159B"/>
    <w:rsid w:val="00D01B7D"/>
    <w:rsid w:val="00D01FCB"/>
    <w:rsid w:val="00D036DD"/>
    <w:rsid w:val="00D04432"/>
    <w:rsid w:val="00D04C98"/>
    <w:rsid w:val="00D05868"/>
    <w:rsid w:val="00D06054"/>
    <w:rsid w:val="00D061D4"/>
    <w:rsid w:val="00D063DA"/>
    <w:rsid w:val="00D06D54"/>
    <w:rsid w:val="00D071C4"/>
    <w:rsid w:val="00D07290"/>
    <w:rsid w:val="00D07734"/>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D52"/>
    <w:rsid w:val="00D2161A"/>
    <w:rsid w:val="00D22879"/>
    <w:rsid w:val="00D24E84"/>
    <w:rsid w:val="00D25281"/>
    <w:rsid w:val="00D256D8"/>
    <w:rsid w:val="00D25A14"/>
    <w:rsid w:val="00D2794C"/>
    <w:rsid w:val="00D3066C"/>
    <w:rsid w:val="00D30F03"/>
    <w:rsid w:val="00D3103C"/>
    <w:rsid w:val="00D3129F"/>
    <w:rsid w:val="00D316AE"/>
    <w:rsid w:val="00D317CF"/>
    <w:rsid w:val="00D31FCC"/>
    <w:rsid w:val="00D325CB"/>
    <w:rsid w:val="00D32BAF"/>
    <w:rsid w:val="00D36090"/>
    <w:rsid w:val="00D36CD2"/>
    <w:rsid w:val="00D36D89"/>
    <w:rsid w:val="00D3734D"/>
    <w:rsid w:val="00D375B6"/>
    <w:rsid w:val="00D37AC1"/>
    <w:rsid w:val="00D400C4"/>
    <w:rsid w:val="00D4038E"/>
    <w:rsid w:val="00D408A6"/>
    <w:rsid w:val="00D40C9F"/>
    <w:rsid w:val="00D41493"/>
    <w:rsid w:val="00D43235"/>
    <w:rsid w:val="00D43455"/>
    <w:rsid w:val="00D4616D"/>
    <w:rsid w:val="00D4622F"/>
    <w:rsid w:val="00D46D8B"/>
    <w:rsid w:val="00D4799F"/>
    <w:rsid w:val="00D502B4"/>
    <w:rsid w:val="00D502BF"/>
    <w:rsid w:val="00D508DE"/>
    <w:rsid w:val="00D537BD"/>
    <w:rsid w:val="00D53BCA"/>
    <w:rsid w:val="00D54EB3"/>
    <w:rsid w:val="00D559F6"/>
    <w:rsid w:val="00D570C5"/>
    <w:rsid w:val="00D57870"/>
    <w:rsid w:val="00D6178A"/>
    <w:rsid w:val="00D61A64"/>
    <w:rsid w:val="00D62AFE"/>
    <w:rsid w:val="00D62C57"/>
    <w:rsid w:val="00D62F72"/>
    <w:rsid w:val="00D63101"/>
    <w:rsid w:val="00D64590"/>
    <w:rsid w:val="00D64BDD"/>
    <w:rsid w:val="00D64C82"/>
    <w:rsid w:val="00D64D34"/>
    <w:rsid w:val="00D6537E"/>
    <w:rsid w:val="00D65674"/>
    <w:rsid w:val="00D65A44"/>
    <w:rsid w:val="00D66D31"/>
    <w:rsid w:val="00D66F3C"/>
    <w:rsid w:val="00D67407"/>
    <w:rsid w:val="00D701F6"/>
    <w:rsid w:val="00D70436"/>
    <w:rsid w:val="00D728A2"/>
    <w:rsid w:val="00D72F4F"/>
    <w:rsid w:val="00D737D8"/>
    <w:rsid w:val="00D747C3"/>
    <w:rsid w:val="00D74CFE"/>
    <w:rsid w:val="00D74F90"/>
    <w:rsid w:val="00D75909"/>
    <w:rsid w:val="00D76674"/>
    <w:rsid w:val="00D77C24"/>
    <w:rsid w:val="00D802B8"/>
    <w:rsid w:val="00D82837"/>
    <w:rsid w:val="00D82FBD"/>
    <w:rsid w:val="00D8340E"/>
    <w:rsid w:val="00D836DF"/>
    <w:rsid w:val="00D8504C"/>
    <w:rsid w:val="00D85531"/>
    <w:rsid w:val="00D8554D"/>
    <w:rsid w:val="00D856B3"/>
    <w:rsid w:val="00D91253"/>
    <w:rsid w:val="00D938ED"/>
    <w:rsid w:val="00D94486"/>
    <w:rsid w:val="00D94DD6"/>
    <w:rsid w:val="00D97242"/>
    <w:rsid w:val="00D97946"/>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75AF"/>
    <w:rsid w:val="00DB0298"/>
    <w:rsid w:val="00DB2DD0"/>
    <w:rsid w:val="00DB3D6C"/>
    <w:rsid w:val="00DB61C0"/>
    <w:rsid w:val="00DB6740"/>
    <w:rsid w:val="00DB67E6"/>
    <w:rsid w:val="00DB79DB"/>
    <w:rsid w:val="00DC0CF5"/>
    <w:rsid w:val="00DC2BAF"/>
    <w:rsid w:val="00DC2FFB"/>
    <w:rsid w:val="00DC408E"/>
    <w:rsid w:val="00DC4169"/>
    <w:rsid w:val="00DC70AA"/>
    <w:rsid w:val="00DC711E"/>
    <w:rsid w:val="00DC7178"/>
    <w:rsid w:val="00DC7C2F"/>
    <w:rsid w:val="00DD109E"/>
    <w:rsid w:val="00DD129D"/>
    <w:rsid w:val="00DD180A"/>
    <w:rsid w:val="00DD25A4"/>
    <w:rsid w:val="00DD2FE2"/>
    <w:rsid w:val="00DD351F"/>
    <w:rsid w:val="00DD3A1C"/>
    <w:rsid w:val="00DD3CED"/>
    <w:rsid w:val="00DD41B3"/>
    <w:rsid w:val="00DD45E0"/>
    <w:rsid w:val="00DD4706"/>
    <w:rsid w:val="00DD71FC"/>
    <w:rsid w:val="00DD7B18"/>
    <w:rsid w:val="00DE01F5"/>
    <w:rsid w:val="00DE31D7"/>
    <w:rsid w:val="00DE3468"/>
    <w:rsid w:val="00DE3FFC"/>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DFD"/>
    <w:rsid w:val="00DF4464"/>
    <w:rsid w:val="00DF4FA9"/>
    <w:rsid w:val="00DF5220"/>
    <w:rsid w:val="00DF65E4"/>
    <w:rsid w:val="00DF693D"/>
    <w:rsid w:val="00DF7DCB"/>
    <w:rsid w:val="00E00E8D"/>
    <w:rsid w:val="00E0117B"/>
    <w:rsid w:val="00E025F2"/>
    <w:rsid w:val="00E02720"/>
    <w:rsid w:val="00E02949"/>
    <w:rsid w:val="00E03B27"/>
    <w:rsid w:val="00E04196"/>
    <w:rsid w:val="00E05AFA"/>
    <w:rsid w:val="00E05CD8"/>
    <w:rsid w:val="00E05DE3"/>
    <w:rsid w:val="00E06845"/>
    <w:rsid w:val="00E06C44"/>
    <w:rsid w:val="00E075F6"/>
    <w:rsid w:val="00E07B12"/>
    <w:rsid w:val="00E1012E"/>
    <w:rsid w:val="00E10946"/>
    <w:rsid w:val="00E10FE7"/>
    <w:rsid w:val="00E11912"/>
    <w:rsid w:val="00E11B58"/>
    <w:rsid w:val="00E12229"/>
    <w:rsid w:val="00E12EFF"/>
    <w:rsid w:val="00E1319D"/>
    <w:rsid w:val="00E13747"/>
    <w:rsid w:val="00E139AF"/>
    <w:rsid w:val="00E144A6"/>
    <w:rsid w:val="00E14FA7"/>
    <w:rsid w:val="00E20748"/>
    <w:rsid w:val="00E20B87"/>
    <w:rsid w:val="00E215EB"/>
    <w:rsid w:val="00E2294A"/>
    <w:rsid w:val="00E22E01"/>
    <w:rsid w:val="00E22FDD"/>
    <w:rsid w:val="00E2333C"/>
    <w:rsid w:val="00E23622"/>
    <w:rsid w:val="00E2399B"/>
    <w:rsid w:val="00E23E66"/>
    <w:rsid w:val="00E251EA"/>
    <w:rsid w:val="00E25F2B"/>
    <w:rsid w:val="00E2608B"/>
    <w:rsid w:val="00E2675C"/>
    <w:rsid w:val="00E2677F"/>
    <w:rsid w:val="00E2680E"/>
    <w:rsid w:val="00E272D4"/>
    <w:rsid w:val="00E27974"/>
    <w:rsid w:val="00E3027C"/>
    <w:rsid w:val="00E33453"/>
    <w:rsid w:val="00E334F6"/>
    <w:rsid w:val="00E3376A"/>
    <w:rsid w:val="00E33D25"/>
    <w:rsid w:val="00E33EE9"/>
    <w:rsid w:val="00E34279"/>
    <w:rsid w:val="00E40004"/>
    <w:rsid w:val="00E40A35"/>
    <w:rsid w:val="00E40B9B"/>
    <w:rsid w:val="00E4131E"/>
    <w:rsid w:val="00E41C5C"/>
    <w:rsid w:val="00E42E1B"/>
    <w:rsid w:val="00E430A0"/>
    <w:rsid w:val="00E43232"/>
    <w:rsid w:val="00E446C1"/>
    <w:rsid w:val="00E4471D"/>
    <w:rsid w:val="00E44E46"/>
    <w:rsid w:val="00E4694A"/>
    <w:rsid w:val="00E470DE"/>
    <w:rsid w:val="00E47142"/>
    <w:rsid w:val="00E47933"/>
    <w:rsid w:val="00E47FC5"/>
    <w:rsid w:val="00E5108C"/>
    <w:rsid w:val="00E5157A"/>
    <w:rsid w:val="00E51B99"/>
    <w:rsid w:val="00E51FF6"/>
    <w:rsid w:val="00E53925"/>
    <w:rsid w:val="00E53D89"/>
    <w:rsid w:val="00E54370"/>
    <w:rsid w:val="00E5455D"/>
    <w:rsid w:val="00E54A10"/>
    <w:rsid w:val="00E54AF0"/>
    <w:rsid w:val="00E552FD"/>
    <w:rsid w:val="00E5665D"/>
    <w:rsid w:val="00E571A5"/>
    <w:rsid w:val="00E606BA"/>
    <w:rsid w:val="00E621D5"/>
    <w:rsid w:val="00E6257A"/>
    <w:rsid w:val="00E64644"/>
    <w:rsid w:val="00E648EB"/>
    <w:rsid w:val="00E64D75"/>
    <w:rsid w:val="00E64F83"/>
    <w:rsid w:val="00E65364"/>
    <w:rsid w:val="00E660CF"/>
    <w:rsid w:val="00E664F9"/>
    <w:rsid w:val="00E668CB"/>
    <w:rsid w:val="00E669E6"/>
    <w:rsid w:val="00E66E39"/>
    <w:rsid w:val="00E67A9A"/>
    <w:rsid w:val="00E67DFF"/>
    <w:rsid w:val="00E70322"/>
    <w:rsid w:val="00E7043C"/>
    <w:rsid w:val="00E718A9"/>
    <w:rsid w:val="00E71FAC"/>
    <w:rsid w:val="00E72F59"/>
    <w:rsid w:val="00E73954"/>
    <w:rsid w:val="00E75E87"/>
    <w:rsid w:val="00E7628B"/>
    <w:rsid w:val="00E76DCC"/>
    <w:rsid w:val="00E779CC"/>
    <w:rsid w:val="00E804B1"/>
    <w:rsid w:val="00E80C86"/>
    <w:rsid w:val="00E814EC"/>
    <w:rsid w:val="00E824D3"/>
    <w:rsid w:val="00E82590"/>
    <w:rsid w:val="00E82B4E"/>
    <w:rsid w:val="00E87287"/>
    <w:rsid w:val="00E9004E"/>
    <w:rsid w:val="00E904A1"/>
    <w:rsid w:val="00E91F91"/>
    <w:rsid w:val="00E93144"/>
    <w:rsid w:val="00E95BE6"/>
    <w:rsid w:val="00E95C94"/>
    <w:rsid w:val="00E95E4A"/>
    <w:rsid w:val="00E96932"/>
    <w:rsid w:val="00EA06D7"/>
    <w:rsid w:val="00EA3133"/>
    <w:rsid w:val="00EA3196"/>
    <w:rsid w:val="00EA5F8E"/>
    <w:rsid w:val="00EA74F4"/>
    <w:rsid w:val="00EA7629"/>
    <w:rsid w:val="00EA783C"/>
    <w:rsid w:val="00EA79F9"/>
    <w:rsid w:val="00EA7CB1"/>
    <w:rsid w:val="00EB084F"/>
    <w:rsid w:val="00EB18E6"/>
    <w:rsid w:val="00EB1FA6"/>
    <w:rsid w:val="00EB2190"/>
    <w:rsid w:val="00EB2FB4"/>
    <w:rsid w:val="00EB351F"/>
    <w:rsid w:val="00EB3FDE"/>
    <w:rsid w:val="00EB51F7"/>
    <w:rsid w:val="00EB5474"/>
    <w:rsid w:val="00EB67BD"/>
    <w:rsid w:val="00EB67FC"/>
    <w:rsid w:val="00EB6AF6"/>
    <w:rsid w:val="00EB6D8D"/>
    <w:rsid w:val="00EB7753"/>
    <w:rsid w:val="00EC0C13"/>
    <w:rsid w:val="00EC23CA"/>
    <w:rsid w:val="00EC431F"/>
    <w:rsid w:val="00EC4631"/>
    <w:rsid w:val="00EC53F5"/>
    <w:rsid w:val="00EC69FC"/>
    <w:rsid w:val="00EC7111"/>
    <w:rsid w:val="00EC7D1C"/>
    <w:rsid w:val="00ED01FA"/>
    <w:rsid w:val="00ED18AD"/>
    <w:rsid w:val="00ED1CB3"/>
    <w:rsid w:val="00ED1D96"/>
    <w:rsid w:val="00ED36FB"/>
    <w:rsid w:val="00ED3E23"/>
    <w:rsid w:val="00ED40E3"/>
    <w:rsid w:val="00ED6766"/>
    <w:rsid w:val="00ED6CFC"/>
    <w:rsid w:val="00EE0D4B"/>
    <w:rsid w:val="00EE1538"/>
    <w:rsid w:val="00EE296F"/>
    <w:rsid w:val="00EE4915"/>
    <w:rsid w:val="00EE651F"/>
    <w:rsid w:val="00EE7045"/>
    <w:rsid w:val="00EE7720"/>
    <w:rsid w:val="00EF0405"/>
    <w:rsid w:val="00EF08B3"/>
    <w:rsid w:val="00EF201C"/>
    <w:rsid w:val="00EF26D7"/>
    <w:rsid w:val="00EF39AD"/>
    <w:rsid w:val="00EF3A2F"/>
    <w:rsid w:val="00EF4E3E"/>
    <w:rsid w:val="00EF531F"/>
    <w:rsid w:val="00EF6324"/>
    <w:rsid w:val="00EF6D05"/>
    <w:rsid w:val="00EF7032"/>
    <w:rsid w:val="00EF7159"/>
    <w:rsid w:val="00F00245"/>
    <w:rsid w:val="00F00259"/>
    <w:rsid w:val="00F01478"/>
    <w:rsid w:val="00F01E75"/>
    <w:rsid w:val="00F027DF"/>
    <w:rsid w:val="00F03279"/>
    <w:rsid w:val="00F04CC4"/>
    <w:rsid w:val="00F1006C"/>
    <w:rsid w:val="00F10C99"/>
    <w:rsid w:val="00F1138B"/>
    <w:rsid w:val="00F11877"/>
    <w:rsid w:val="00F119EB"/>
    <w:rsid w:val="00F12860"/>
    <w:rsid w:val="00F12D69"/>
    <w:rsid w:val="00F130F1"/>
    <w:rsid w:val="00F13B52"/>
    <w:rsid w:val="00F146C3"/>
    <w:rsid w:val="00F15D02"/>
    <w:rsid w:val="00F16451"/>
    <w:rsid w:val="00F16E45"/>
    <w:rsid w:val="00F20AB4"/>
    <w:rsid w:val="00F21603"/>
    <w:rsid w:val="00F2213A"/>
    <w:rsid w:val="00F22406"/>
    <w:rsid w:val="00F22E9F"/>
    <w:rsid w:val="00F23E9F"/>
    <w:rsid w:val="00F24EE6"/>
    <w:rsid w:val="00F26533"/>
    <w:rsid w:val="00F268CA"/>
    <w:rsid w:val="00F26C43"/>
    <w:rsid w:val="00F271AD"/>
    <w:rsid w:val="00F278E1"/>
    <w:rsid w:val="00F27CAA"/>
    <w:rsid w:val="00F30E66"/>
    <w:rsid w:val="00F31D3C"/>
    <w:rsid w:val="00F345BA"/>
    <w:rsid w:val="00F35A0E"/>
    <w:rsid w:val="00F415F3"/>
    <w:rsid w:val="00F41C02"/>
    <w:rsid w:val="00F427A8"/>
    <w:rsid w:val="00F43DBC"/>
    <w:rsid w:val="00F470B8"/>
    <w:rsid w:val="00F47B6A"/>
    <w:rsid w:val="00F5012F"/>
    <w:rsid w:val="00F503E5"/>
    <w:rsid w:val="00F503EE"/>
    <w:rsid w:val="00F508A7"/>
    <w:rsid w:val="00F51B50"/>
    <w:rsid w:val="00F51DA1"/>
    <w:rsid w:val="00F526E9"/>
    <w:rsid w:val="00F5368E"/>
    <w:rsid w:val="00F53B3C"/>
    <w:rsid w:val="00F54B43"/>
    <w:rsid w:val="00F55099"/>
    <w:rsid w:val="00F56ACB"/>
    <w:rsid w:val="00F56E6F"/>
    <w:rsid w:val="00F601EC"/>
    <w:rsid w:val="00F60575"/>
    <w:rsid w:val="00F60766"/>
    <w:rsid w:val="00F61C05"/>
    <w:rsid w:val="00F6214D"/>
    <w:rsid w:val="00F643F6"/>
    <w:rsid w:val="00F679F1"/>
    <w:rsid w:val="00F723E5"/>
    <w:rsid w:val="00F72803"/>
    <w:rsid w:val="00F73DE5"/>
    <w:rsid w:val="00F74050"/>
    <w:rsid w:val="00F76A97"/>
    <w:rsid w:val="00F7739B"/>
    <w:rsid w:val="00F8022F"/>
    <w:rsid w:val="00F808DA"/>
    <w:rsid w:val="00F82628"/>
    <w:rsid w:val="00F83441"/>
    <w:rsid w:val="00F83B52"/>
    <w:rsid w:val="00F868D6"/>
    <w:rsid w:val="00F86B78"/>
    <w:rsid w:val="00F86DBC"/>
    <w:rsid w:val="00F87294"/>
    <w:rsid w:val="00F87D72"/>
    <w:rsid w:val="00F90160"/>
    <w:rsid w:val="00F904B4"/>
    <w:rsid w:val="00F907D2"/>
    <w:rsid w:val="00F92C6C"/>
    <w:rsid w:val="00F933D0"/>
    <w:rsid w:val="00F936B5"/>
    <w:rsid w:val="00F947FE"/>
    <w:rsid w:val="00F949CA"/>
    <w:rsid w:val="00F9573A"/>
    <w:rsid w:val="00F9630B"/>
    <w:rsid w:val="00FA029A"/>
    <w:rsid w:val="00FA0D7A"/>
    <w:rsid w:val="00FA48AA"/>
    <w:rsid w:val="00FA54F8"/>
    <w:rsid w:val="00FA555B"/>
    <w:rsid w:val="00FA59B1"/>
    <w:rsid w:val="00FA5BFA"/>
    <w:rsid w:val="00FA619D"/>
    <w:rsid w:val="00FA7372"/>
    <w:rsid w:val="00FA7529"/>
    <w:rsid w:val="00FA7D8B"/>
    <w:rsid w:val="00FB0728"/>
    <w:rsid w:val="00FB112F"/>
    <w:rsid w:val="00FB18A1"/>
    <w:rsid w:val="00FB2503"/>
    <w:rsid w:val="00FB2C16"/>
    <w:rsid w:val="00FB30FB"/>
    <w:rsid w:val="00FB3774"/>
    <w:rsid w:val="00FB40A2"/>
    <w:rsid w:val="00FB40A4"/>
    <w:rsid w:val="00FB45B0"/>
    <w:rsid w:val="00FB4850"/>
    <w:rsid w:val="00FB5DAF"/>
    <w:rsid w:val="00FB6C8A"/>
    <w:rsid w:val="00FB7C8B"/>
    <w:rsid w:val="00FC025C"/>
    <w:rsid w:val="00FC0317"/>
    <w:rsid w:val="00FC0564"/>
    <w:rsid w:val="00FC05FA"/>
    <w:rsid w:val="00FC06D4"/>
    <w:rsid w:val="00FC168D"/>
    <w:rsid w:val="00FC190A"/>
    <w:rsid w:val="00FC1C75"/>
    <w:rsid w:val="00FC1D56"/>
    <w:rsid w:val="00FC1DFB"/>
    <w:rsid w:val="00FC41D2"/>
    <w:rsid w:val="00FC4BFC"/>
    <w:rsid w:val="00FC5989"/>
    <w:rsid w:val="00FC5EB9"/>
    <w:rsid w:val="00FC71A0"/>
    <w:rsid w:val="00FD0079"/>
    <w:rsid w:val="00FD06CC"/>
    <w:rsid w:val="00FD0883"/>
    <w:rsid w:val="00FD173B"/>
    <w:rsid w:val="00FD4A96"/>
    <w:rsid w:val="00FD6AD5"/>
    <w:rsid w:val="00FD7562"/>
    <w:rsid w:val="00FE0009"/>
    <w:rsid w:val="00FE0D3A"/>
    <w:rsid w:val="00FE15AC"/>
    <w:rsid w:val="00FE17A8"/>
    <w:rsid w:val="00FE1B1D"/>
    <w:rsid w:val="00FE1C86"/>
    <w:rsid w:val="00FE21FB"/>
    <w:rsid w:val="00FE2366"/>
    <w:rsid w:val="00FE2F1E"/>
    <w:rsid w:val="00FE3978"/>
    <w:rsid w:val="00FE4394"/>
    <w:rsid w:val="00FE5484"/>
    <w:rsid w:val="00FE70CE"/>
    <w:rsid w:val="00FE753F"/>
    <w:rsid w:val="00FF010D"/>
    <w:rsid w:val="00FF0297"/>
    <w:rsid w:val="00FF0513"/>
    <w:rsid w:val="00FF0638"/>
    <w:rsid w:val="00FF0CC8"/>
    <w:rsid w:val="00FF1226"/>
    <w:rsid w:val="00FF1842"/>
    <w:rsid w:val="00FF2399"/>
    <w:rsid w:val="00FF2B9C"/>
    <w:rsid w:val="00FF2CDE"/>
    <w:rsid w:val="00FF2E4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3B0"/>
    <w:rPr>
      <w:rFonts w:ascii="Times New Roman" w:hAnsi="Times New Roman"/>
      <w:noProof/>
      <w:sz w:val="24"/>
      <w:lang w:val="en-GB"/>
    </w:rPr>
  </w:style>
  <w:style w:type="paragraph" w:styleId="Heading1">
    <w:name w:val="heading 1"/>
    <w:basedOn w:val="Normal"/>
    <w:next w:val="Normal"/>
    <w:link w:val="Heading1Char"/>
    <w:autoRedefine/>
    <w:uiPriority w:val="9"/>
    <w:qFormat/>
    <w:rsid w:val="00E53925"/>
    <w:pPr>
      <w:keepNext/>
      <w:keepLines/>
      <w:numPr>
        <w:numId w:val="27"/>
      </w:numPr>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E53925"/>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0223B"/>
    <w:pPr>
      <w:spacing w:before="240" w:after="20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footer" Target="footer5.xml"/><Relationship Id="rId47" Type="http://schemas.openxmlformats.org/officeDocument/2006/relationships/footer" Target="footer7.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image" Target="media/image61.png"/><Relationship Id="rId89"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jp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5.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jpg"/><Relationship Id="rId87"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9.png"/><Relationship Id="rId90" Type="http://schemas.openxmlformats.org/officeDocument/2006/relationships/theme" Target="theme/theme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chart" Target="charts/chart1.xml"/><Relationship Id="rId85"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8.xml"/><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header" Target="header4.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chart" Target="charts/chart2.xml"/><Relationship Id="rId86" Type="http://schemas.openxmlformats.org/officeDocument/2006/relationships/image" Target="media/image63.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47763"/>
    <w:rsid w:val="00161D15"/>
    <w:rsid w:val="0025556B"/>
    <w:rsid w:val="003975AB"/>
    <w:rsid w:val="004C4B4C"/>
    <w:rsid w:val="005E2525"/>
    <w:rsid w:val="005E28DC"/>
    <w:rsid w:val="00626AB9"/>
    <w:rsid w:val="00715767"/>
    <w:rsid w:val="0097479C"/>
    <w:rsid w:val="00A65A1B"/>
    <w:rsid w:val="00A978C5"/>
    <w:rsid w:val="00AC5DFA"/>
    <w:rsid w:val="00BD7088"/>
    <w:rsid w:val="00E73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1D15"/>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5</TotalTime>
  <Pages>84</Pages>
  <Words>32260</Words>
  <Characters>183885</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005</cp:revision>
  <cp:lastPrinted>2023-09-12T11:20:00Z</cp:lastPrinted>
  <dcterms:created xsi:type="dcterms:W3CDTF">2023-02-15T03:27:00Z</dcterms:created>
  <dcterms:modified xsi:type="dcterms:W3CDTF">2023-09-1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